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63FF79" w14:textId="77777777" w:rsidR="00616873" w:rsidRDefault="00616873" w:rsidP="00941F0D">
      <w:pPr>
        <w:pStyle w:val="Heading1"/>
        <w:spacing w:line="360" w:lineRule="auto"/>
        <w:jc w:val="both"/>
      </w:pPr>
      <w:bookmarkStart w:id="0" w:name="_Toc112925133"/>
      <w:r w:rsidRPr="0029690D">
        <w:t>Introduction</w:t>
      </w:r>
      <w:bookmarkEnd w:id="0"/>
    </w:p>
    <w:p w14:paraId="364C810D" w14:textId="77777777" w:rsidR="00616873" w:rsidRPr="00C77B3C" w:rsidRDefault="00616873" w:rsidP="00941F0D">
      <w:pPr>
        <w:spacing w:line="360" w:lineRule="auto"/>
        <w:jc w:val="both"/>
      </w:pPr>
    </w:p>
    <w:p w14:paraId="2FFF9D20" w14:textId="77777777" w:rsidR="00616873" w:rsidRDefault="00616873" w:rsidP="00941F0D">
      <w:pPr>
        <w:pStyle w:val="Heading2"/>
        <w:spacing w:line="360" w:lineRule="auto"/>
        <w:jc w:val="both"/>
      </w:pPr>
      <w:bookmarkStart w:id="1" w:name="_Toc112925134"/>
      <w:r>
        <w:t>Epithelial</w:t>
      </w:r>
      <w:r w:rsidRPr="0029690D">
        <w:t xml:space="preserve"> Morphogenesis</w:t>
      </w:r>
      <w:bookmarkEnd w:id="1"/>
    </w:p>
    <w:p w14:paraId="1FFBFC90" w14:textId="37466F23" w:rsidR="00C32846" w:rsidRDefault="00A94153" w:rsidP="00941F0D">
      <w:pPr>
        <w:spacing w:line="360" w:lineRule="auto"/>
        <w:jc w:val="both"/>
        <w:rPr>
          <w:color w:val="000000" w:themeColor="text1"/>
        </w:rPr>
      </w:pPr>
      <w:r>
        <w:t>Epithelial tissues are amongst t</w:t>
      </w:r>
      <w:r w:rsidR="00C32846">
        <w:t>he</w:t>
      </w:r>
      <w:r>
        <w:t xml:space="preserve"> most abundant tissues in the animal, forming continuous </w:t>
      </w:r>
      <w:r w:rsidR="00B6302F">
        <w:t xml:space="preserve">sheets at </w:t>
      </w:r>
      <w:r>
        <w:t xml:space="preserve">external and internal </w:t>
      </w:r>
      <w:r w:rsidR="00B6302F">
        <w:t>interfaces</w:t>
      </w:r>
      <w:r>
        <w:t>. Main characteristics of epithelia are an a</w:t>
      </w:r>
      <w:r w:rsidR="00616873">
        <w:t>pical</w:t>
      </w:r>
      <w:r>
        <w:t>-</w:t>
      </w:r>
      <w:r w:rsidR="00616873">
        <w:t>basal polarity</w:t>
      </w:r>
      <w:r>
        <w:t xml:space="preserve"> and </w:t>
      </w:r>
      <w:r w:rsidR="00CF7692">
        <w:t xml:space="preserve">lateral coherency mediated by </w:t>
      </w:r>
      <w:r w:rsidR="00B6302F">
        <w:t xml:space="preserve">cell </w:t>
      </w:r>
      <w:r w:rsidR="00616873">
        <w:t xml:space="preserve">junctions </w:t>
      </w:r>
      <w:r>
        <w:t xml:space="preserve">which form tight connections between cells. </w:t>
      </w:r>
      <w:r w:rsidRPr="00F230B4">
        <w:rPr>
          <w:color w:val="000000" w:themeColor="text1"/>
        </w:rPr>
        <w:t xml:space="preserve">Epithelia are often surrounded by </w:t>
      </w:r>
      <w:r w:rsidR="00C32846" w:rsidRPr="00F230B4">
        <w:rPr>
          <w:color w:val="000000" w:themeColor="text1"/>
        </w:rPr>
        <w:t xml:space="preserve">an </w:t>
      </w:r>
      <w:r w:rsidRPr="00F230B4">
        <w:rPr>
          <w:color w:val="000000" w:themeColor="text1"/>
        </w:rPr>
        <w:t>extracellular matrix (ECM)</w:t>
      </w:r>
      <w:r w:rsidR="00C32846" w:rsidRPr="00F230B4">
        <w:rPr>
          <w:color w:val="000000" w:themeColor="text1"/>
        </w:rPr>
        <w:t xml:space="preserve">. Although Epithelia are formed by a single layer of interconnected cells, </w:t>
      </w:r>
      <w:r w:rsidR="00B6302F" w:rsidRPr="00F230B4">
        <w:rPr>
          <w:color w:val="000000" w:themeColor="text1"/>
        </w:rPr>
        <w:t>they</w:t>
      </w:r>
      <w:r w:rsidR="00C32846" w:rsidRPr="00F230B4">
        <w:rPr>
          <w:color w:val="000000" w:themeColor="text1"/>
        </w:rPr>
        <w:t xml:space="preserve"> generate transient or permanent 3D geometries during development. </w:t>
      </w:r>
    </w:p>
    <w:p w14:paraId="5E10A010" w14:textId="77777777" w:rsidR="00C1432B" w:rsidRDefault="00C1432B" w:rsidP="00C1432B">
      <w:pPr>
        <w:pStyle w:val="Heading3"/>
        <w:spacing w:line="360" w:lineRule="auto"/>
        <w:jc w:val="both"/>
      </w:pPr>
      <w:bookmarkStart w:id="2" w:name="_Toc112925136"/>
      <w:r>
        <w:t>Mechanical properties of epithelia</w:t>
      </w:r>
      <w:bookmarkEnd w:id="2"/>
    </w:p>
    <w:p w14:paraId="06798EB3" w14:textId="763475FA" w:rsidR="00C1432B" w:rsidRPr="00C1432B" w:rsidRDefault="00C1432B" w:rsidP="00C1432B">
      <w:pPr>
        <w:pStyle w:val="Heading4"/>
      </w:pPr>
      <w:r w:rsidRPr="00C1432B">
        <w:t>Cellular</w:t>
      </w:r>
      <w:r w:rsidR="00501475">
        <w:t xml:space="preserve"> geometry and</w:t>
      </w:r>
      <w:r w:rsidRPr="00C1432B">
        <w:t xml:space="preserve"> force</w:t>
      </w:r>
      <w:r w:rsidR="00501475">
        <w:t>s (and molecular machinery)</w:t>
      </w:r>
    </w:p>
    <w:p w14:paraId="1394CCCA" w14:textId="2A677AC2" w:rsidR="007D342B" w:rsidRDefault="00CF7692" w:rsidP="00941F0D">
      <w:pPr>
        <w:spacing w:line="360" w:lineRule="auto"/>
        <w:jc w:val="both"/>
      </w:pPr>
      <w:r>
        <w:t>Lateral coherency is med</w:t>
      </w:r>
      <w:r w:rsidR="00AB6C05">
        <w:t>iated by adherence junctions that are located towards the apical side of the epithelium</w:t>
      </w:r>
      <w:r w:rsidR="00715BC7">
        <w:t>. A</w:t>
      </w:r>
      <w:r w:rsidR="00AB6C05">
        <w:t xml:space="preserve">dherence junctions are </w:t>
      </w:r>
      <w:r w:rsidR="009F6396">
        <w:t xml:space="preserve">multiprotein </w:t>
      </w:r>
      <w:r w:rsidR="00AB6C05">
        <w:t xml:space="preserve">cell-cell adhesion complexes </w:t>
      </w:r>
      <w:r w:rsidR="0086010F">
        <w:t xml:space="preserve">that form extracellular interactions, </w:t>
      </w:r>
      <w:r w:rsidR="00715BC7">
        <w:t>maintain</w:t>
      </w:r>
      <w:r w:rsidR="0086010F">
        <w:t>ing</w:t>
      </w:r>
      <w:r w:rsidR="00715BC7">
        <w:t xml:space="preserve"> tissue integrity whilst allowing cell junctional remodeling and cell movement. </w:t>
      </w:r>
      <w:r w:rsidR="009F6396">
        <w:t>The main structural component</w:t>
      </w:r>
      <w:r w:rsidR="00026480">
        <w:t>s</w:t>
      </w:r>
      <w:r w:rsidR="009F6396">
        <w:t xml:space="preserve"> of adherence junctions are </w:t>
      </w:r>
      <w:r w:rsidR="00026480">
        <w:t xml:space="preserve">conserved along metazoan organisms and include a diverse set of proteins. </w:t>
      </w:r>
      <w:r w:rsidR="00AE288C">
        <w:t>Cadherins</w:t>
      </w:r>
      <w:r w:rsidR="00CD1340">
        <w:t xml:space="preserve"> for</w:t>
      </w:r>
      <w:r w:rsidR="007D342B">
        <w:t>m</w:t>
      </w:r>
      <w:r w:rsidR="00CD1340">
        <w:t xml:space="preserve"> homophilic interaction though their extracellular domain, and interact intracellular with </w:t>
      </w:r>
      <w:r w:rsidR="00AE288C">
        <w:t xml:space="preserve">different catenin proteins, such as p120, </w:t>
      </w:r>
      <w:r w:rsidR="00AE288C">
        <w:sym w:font="Symbol" w:char="F061"/>
      </w:r>
      <w:r w:rsidR="00AE288C">
        <w:t xml:space="preserve">- and </w:t>
      </w:r>
      <w:r w:rsidR="00AE288C">
        <w:sym w:font="Symbol" w:char="F062"/>
      </w:r>
      <w:r w:rsidR="00AE288C">
        <w:t>-catenin</w:t>
      </w:r>
      <w:r w:rsidR="007D342B">
        <w:t>, to</w:t>
      </w:r>
      <w:r w:rsidR="00026480">
        <w:t xml:space="preserve"> mediate cell-cell adhesion to the </w:t>
      </w:r>
      <w:r w:rsidR="00CD1340">
        <w:t xml:space="preserve">cytoskeleton </w:t>
      </w:r>
      <w:r w:rsidR="00026480">
        <w:t xml:space="preserve">and though their apical location also </w:t>
      </w:r>
      <w:r w:rsidR="007D342B">
        <w:t>provides</w:t>
      </w:r>
      <w:r w:rsidR="00026480">
        <w:t xml:space="preserve"> an apical-basal polarity cue</w:t>
      </w:r>
      <w:r w:rsidR="007D342B">
        <w:t xml:space="preserve"> </w:t>
      </w:r>
      <w:r w:rsidR="007D342B">
        <w:fldChar w:fldCharType="begin"/>
      </w:r>
      <w:r w:rsidR="007D342B">
        <w:instrText xml:space="preserve"> ADDIN ZOTERO_ITEM CSL_CITATION {"citationID":"66WGMoA0","properties":{"formattedCitation":"(Harris &amp; Tepass, 2010)","plainCitation":"(Harris &amp; Tepass, 2010)","noteIndex":0},"citationItems":[{"id":835,"uris":["http://zotero.org/users/9849344/items/5WEA4V6Z"],"itemData":{"id":835,"type":"article-journal","abstract":"Adherens junctions (AJs) meet the dual challenge of maintaining tissue architecture and facilitating cell movement during tissue development and renewal.Across animal species, classic cadherins display diversity in the structure of their extracellular regions but share a conserved cytoplasmic tail and a common tendency to form clusters at the plasma membrane.The cytoplasmic tail of classic cadherin binds to the catenins, which mediate links to cytoskeletal networks as well as exocytotic and endocytic machinery.Crosstalk between cadherin–catenin clusters and actin regulators directs AJ assembly from initial cell–cell contacts.Links between cadherin–catenin clusters and microtubules organize epithelial cells more globally.Regulated endocytosis of cadherin–catenin clusters facilitates AJ remodelling.The effects of cytoskeletal or endocytic regulation of AJs on overall tissue structure depends on whether the regulation occurs locally, at a subset of cell–cell contacts of individual cells, or globally, at all cell–cell contacts.","container-title":"Nature Reviews Molecular Cell Biology","DOI":"10.1038/nrm2927","ISSN":"1471-0080","issue":"7","journalAbbreviation":"Nat Rev Mol Cell Biol","language":"en","license":"2010 Nature Publishing Group, a division of Macmillan Publishers Limited. All Rights Reserved.","note":"number: 7\npublisher: Nature Publishing Group","page":"502-514","source":"www.nature.com","title":"Adherens junctions: from molecules to morphogenesis","title-short":"Adherens junctions","volume":"11","author":[{"family":"Harris","given":"Tony J. C."},{"family":"Tepass","given":"Ulrich"}],"issued":{"date-parts":[["2010",7]]}}}],"schema":"https://github.com/citation-style-language/schema/raw/master/csl-citation.json"} </w:instrText>
      </w:r>
      <w:r w:rsidR="007D342B">
        <w:fldChar w:fldCharType="separate"/>
      </w:r>
      <w:r w:rsidR="007D342B">
        <w:rPr>
          <w:noProof/>
        </w:rPr>
        <w:t>(Harris &amp; Tepass, 2010)</w:t>
      </w:r>
      <w:r w:rsidR="007D342B">
        <w:fldChar w:fldCharType="end"/>
      </w:r>
      <w:r w:rsidR="00026480">
        <w:t xml:space="preserve">. </w:t>
      </w:r>
    </w:p>
    <w:p w14:paraId="3A4382A1" w14:textId="01423EFF" w:rsidR="00DC29F2" w:rsidRPr="00DC29F2" w:rsidRDefault="00D015CC" w:rsidP="00712836">
      <w:pPr>
        <w:spacing w:line="360" w:lineRule="auto"/>
        <w:jc w:val="both"/>
      </w:pPr>
      <w:r>
        <w:t xml:space="preserve">At the basal side </w:t>
      </w:r>
      <w:r w:rsidR="00DC29F2">
        <w:t>focal adhesions</w:t>
      </w:r>
      <w:r>
        <w:t xml:space="preserve"> con</w:t>
      </w:r>
      <w:r w:rsidR="00B11277">
        <w:t>nect the cytoskeleton</w:t>
      </w:r>
      <w:r>
        <w:t xml:space="preserve"> with the basement membrane</w:t>
      </w:r>
      <w:r w:rsidR="00A94321">
        <w:t xml:space="preserve">, thereby coupling them mechanically and allowing for force generation and transmission. </w:t>
      </w:r>
      <w:r w:rsidR="00712836">
        <w:t>The coupling between ECM and cytoskeleton i</w:t>
      </w:r>
      <w:r w:rsidR="00C1432B">
        <w:t>s</w:t>
      </w:r>
      <w:r w:rsidR="00712836">
        <w:t xml:space="preserve"> achieved via </w:t>
      </w:r>
      <w:r w:rsidR="00DC29F2">
        <w:t>clusters of integrin transmembrane receptors</w:t>
      </w:r>
      <w:r w:rsidR="00712836">
        <w:t xml:space="preserve"> which</w:t>
      </w:r>
      <w:r w:rsidR="00DC29F2">
        <w:t xml:space="preserve"> bind to the basement membrane and </w:t>
      </w:r>
      <w:r w:rsidR="00712836">
        <w:t xml:space="preserve">actin binding proteins that convey and modulate force transmission </w:t>
      </w:r>
      <w:r w:rsidR="00712836">
        <w:fldChar w:fldCharType="begin"/>
      </w:r>
      <w:r w:rsidR="00712836">
        <w:instrText xml:space="preserve"> ADDIN ZOTERO_ITEM CSL_CITATION {"citationID":"W0Xa9GGf","properties":{"formattedCitation":"(Ciobanasu et al., 2013)","plainCitation":"(Ciobanasu et al., 2013)","noteIndex":0},"citationItems":[{"id":841,"uris":["http://zotero.org/users/9849344/items/ZFCS5WUM"],"itemData":{"id":841,"type":"article-journal","abstract":"Focal adhesions are clusters of integrin transmembrane receptors that mechanically couple the extracellular matrix to the actin cytoskeleton during cell migration. Focal adhesions sense and respond to variations in force transmission along a chain of protein-protein interactions linking successively actin filaments, actin binding proteins, integrins and the extracellular matrix to adapt cell-matrix adhesion to the composition and mechanical properties of the extracellular matrix. This review focuses on the molecular mechanisms by which actin binding proteins integrate actin dynamics, mechanotransduction and integrin activation to control force transmission in focal adhesions.","collection-title":"SPP 1464:Actin Dynamics – Part I","container-title":"European Journal of Cell Biology","DOI":"10.1016/j.ejcb.2013.10.009","ISSN":"0171-9335","issue":"10","journalAbbreviation":"European Journal of Cell Biology","language":"en","page":"339-348","source":"ScienceDirect","title":"Integrating actin dynamics, mechanotransduction and integrin activation: The multiple functions of actin binding proteins in focal adhesions","title-short":"Integrating actin dynamics, mechanotransduction and integrin activation","volume":"92","author":[{"family":"Ciobanasu","given":"Corina"},{"family":"Faivre","given":"Bruno"},{"family":"Le Clainche","given":"Christophe"}],"issued":{"date-parts":[["2013",10,1]]}}}],"schema":"https://github.com/citation-style-language/schema/raw/master/csl-citation.json"} </w:instrText>
      </w:r>
      <w:r w:rsidR="00712836">
        <w:fldChar w:fldCharType="separate"/>
      </w:r>
      <w:r w:rsidR="00712836">
        <w:rPr>
          <w:noProof/>
        </w:rPr>
        <w:t>(Ciobanasu et al., 2013)</w:t>
      </w:r>
      <w:r w:rsidR="00712836">
        <w:fldChar w:fldCharType="end"/>
      </w:r>
      <w:r w:rsidR="00712836">
        <w:t>. Inside the cell apical, basal and lateral forces are mechanically coupled via the</w:t>
      </w:r>
      <w:r w:rsidR="00C1432B">
        <w:t xml:space="preserve"> actomyosin network of the</w:t>
      </w:r>
      <w:r w:rsidR="00712836">
        <w:t xml:space="preserve"> cell cortex </w:t>
      </w:r>
      <w:r w:rsidR="00C1432B">
        <w:t xml:space="preserve">and medial and lateral microtubules. </w:t>
      </w:r>
    </w:p>
    <w:p w14:paraId="6745DFF9" w14:textId="77777777" w:rsidR="00DC29F2" w:rsidRDefault="00DC29F2" w:rsidP="00D015CC">
      <w:pPr>
        <w:spacing w:line="360" w:lineRule="auto"/>
        <w:jc w:val="both"/>
      </w:pPr>
    </w:p>
    <w:p w14:paraId="475D4C23" w14:textId="2D22CCE6" w:rsidR="00D015CC" w:rsidRDefault="00D015CC" w:rsidP="00941F0D">
      <w:pPr>
        <w:spacing w:line="360" w:lineRule="auto"/>
        <w:jc w:val="both"/>
      </w:pPr>
    </w:p>
    <w:p w14:paraId="04B62BF6" w14:textId="77777777" w:rsidR="0030451F" w:rsidRDefault="0030451F" w:rsidP="00C1432B">
      <w:pPr>
        <w:pStyle w:val="Heading4"/>
      </w:pPr>
    </w:p>
    <w:p w14:paraId="412E3BA3" w14:textId="73A9CD5D" w:rsidR="00C26C5B" w:rsidRPr="00C1432B" w:rsidRDefault="00505457" w:rsidP="00C1432B">
      <w:pPr>
        <w:pStyle w:val="Heading4"/>
      </w:pPr>
      <w:r w:rsidRPr="00C1432B">
        <w:t xml:space="preserve">Tissue </w:t>
      </w:r>
      <w:r w:rsidR="00C1432B">
        <w:t>material properties</w:t>
      </w:r>
    </w:p>
    <w:p w14:paraId="44D95776" w14:textId="445EE9B2" w:rsidR="00212FBC" w:rsidRDefault="00B6302F" w:rsidP="00941F0D">
      <w:pPr>
        <w:spacing w:line="360" w:lineRule="auto"/>
        <w:jc w:val="both"/>
      </w:pPr>
      <w:r>
        <w:t>Epithelial tissues can be described as viscoelastic, active materials</w:t>
      </w:r>
      <w:r w:rsidR="002F37E8">
        <w:t>, meaning they combine elastic and viscous behaviors. Over short timescales the deformation in response to physical stress is relaxed as soon as the stress is removed and on longer timescales epithelia remodel their internal structure, thereby relaxing internal stresses fluid like</w:t>
      </w:r>
      <w:r w:rsidR="00E237B7">
        <w:t xml:space="preserve"> </w:t>
      </w:r>
      <w:r w:rsidR="00E237B7">
        <w:fldChar w:fldCharType="begin"/>
      </w:r>
      <w:r w:rsidR="00CF14C5">
        <w:instrText xml:space="preserve"> ADDIN ZOTERO_ITEM CSL_CITATION {"citationID":"7E7QOXtj","properties":{"unsorted":true,"formattedCitation":"(Forgacs et al., 1998; Banks et al., 2011)","plainCitation":"(Forgacs et al., 1998; Banks et al., 2011)","noteIndex":0},"citationItems":[{"id":847,"uris":["http://zotero.org/users/9849344/items/TBEPK2D7"],"itemData":{"id":847,"type":"article-journal","abstract":"A number of properties of certain living embryonic tissues can be explained by considering them as liquids. Tissue fragments left in a shaker bath round up to form spherical aggregates, as do liquid drops. When cells comprising two distinct embryonic tissues are mixed, typically a nucleation-like process takes place, and one tissue sorts out from the other. The equilibrium configurations at the end of such sorting out phenomena have been interpreted in terms of tissue surface tensions arising from the adhesive interactions between individual cells. In the present study we go beyond these equilibrium properties and study the viscoelastic behavior of a number of living embryonic tissues. Using a specifically designed apparatus, spherical cell aggregates are mechanically compressed and their viscoelastic response is followed. A generalized Kelvin model of viscoelasticity accurately describes the measured relaxation curves for each of the four tissues studied. Quantitative results are obtained for the characteristic relaxation times and elastic and viscous parameters. Our analysis demonstrates that the cell aggregates studied here, when subjected to mechanical deformations, relax as elastic materials on short time scales and as viscous liquids on long time scales.","container-title":"Biophysical Journal","DOI":"10.1016/S0006-3495(98)77932-9","ISSN":"0006-3495","issue":"5","journalAbbreviation":"Biophysical Journal","language":"en","page":"2227-2234","source":"ScienceDirect","title":"Viscoelastic Properties of Living Embryonic Tissues: a Quantitative Study","title-short":"Viscoelastic Properties of Living Embryonic Tissues","volume":"74","author":[{"family":"Forgacs","given":"Gabor"},{"family":"Foty","given":"Ramsey A."},{"family":"Shafrir","given":"Yinon"},{"family":"Steinberg","given":"Malcolm S."}],"issued":{"date-parts":[["1998",5,1]]}}},{"id":586,"uris":["http://zotero.org/users/9849344/items/JB77AFTI"],"itemData":{"id":586,"type":"article-journal","abstract":"There are a number of interesting applications where modeling elastic and/or viscoelastic materials is fundamental, including uses in civil engineering, the food industry, land mine detection and ultrasonic imaging. Here we provide an overview of the subject for both elastic and viscoelastic materials in order to understand the behavior of these materials. We begin with a brief introduction of some basic terminology and relationships in continuum mechanics, and a review of equations of motion in a continuum in both Lagrangian and Eulerian forms. To complete the set of equations, we then proceed to present and discuss a number of speciﬁc forms for the constitutive relationships between stress and strain proposed in the literature for both elastic and viscoelastic materials. In addition, we discuss some applications for these constitutive equations. Finally, we give a computational example describing the motion of soil experiencing dynamic loading by incorporating a speciﬁc form of constitutive equation into the equation of motion.","container-title":"Advances in Applied Mathematics and Mechanics","DOI":"10.4208/aamm.10-m1030","ISSN":"2070-0733, 2075-1354","issue":"1","journalAbbreviation":"Adv Appl Math Mech","language":"en","page":"1-51","source":"DOI.org (Crossref)","title":"A Brief Review of Elasticity and Viscoelasticity for Solids","volume":"3","author":[{"family":"Banks","given":"Harvey Thomas"},{"family":"Hu","given":"Shuhua"},{"family":"Kenz","given":"Zackary R."}],"issued":{"date-parts":[["2011",2]]}}}],"schema":"https://github.com/citation-style-language/schema/raw/master/csl-citation.json"} </w:instrText>
      </w:r>
      <w:r w:rsidR="00E237B7">
        <w:fldChar w:fldCharType="separate"/>
      </w:r>
      <w:r w:rsidR="00CF14C5">
        <w:rPr>
          <w:noProof/>
        </w:rPr>
        <w:t>(Forgacs et al., 1998; Banks et al., 2011)</w:t>
      </w:r>
      <w:r w:rsidR="00E237B7">
        <w:fldChar w:fldCharType="end"/>
      </w:r>
      <w:r>
        <w:t xml:space="preserve">. </w:t>
      </w:r>
      <w:r w:rsidR="006B227F">
        <w:t>T</w:t>
      </w:r>
      <w:r w:rsidR="006A010F">
        <w:t>issue</w:t>
      </w:r>
      <w:r>
        <w:t xml:space="preserve"> material properties </w:t>
      </w:r>
      <w:r w:rsidR="00CF14C5">
        <w:t>can be</w:t>
      </w:r>
      <w:r>
        <w:t xml:space="preserve"> determined by cytoskeletal </w:t>
      </w:r>
      <w:r w:rsidR="00993DB7">
        <w:t>elements</w:t>
      </w:r>
      <w:r>
        <w:t xml:space="preserve"> as well as </w:t>
      </w:r>
      <w:r w:rsidR="00993DB7">
        <w:t>collective effects of cell-cell adhesion and dynamics</w:t>
      </w:r>
      <w:r w:rsidR="00E237B7">
        <w:t xml:space="preserve"> </w:t>
      </w:r>
      <w:r w:rsidR="00E237B7">
        <w:fldChar w:fldCharType="begin"/>
      </w:r>
      <w:r w:rsidR="00E237B7">
        <w:instrText xml:space="preserve"> ADDIN ZOTERO_ITEM CSL_CITATION {"citationID":"GZl5aCVl","properties":{"formattedCitation":"(Iyer et al., 2019)","plainCitation":"(Iyer et al., 2019)","noteIndex":0},"citationItems":[{"id":579,"uris":["http://zotero.org/users/9849344/items/DRXQGRIS"],"itemData":{"id":579,"type":"article-journal","abstract":"Studying how epithelia respond to mechanical stresses is key to understanding tissue shape changes during morphogenesis. Here, we study the viscoelastic properties of the Drosophila wing epithelium during pupal morphogenesis by quantifying mechanical stress and cell shape as a function of time. We find a delay of 8 h between maximal tissue stress and maximal cell elongation, indicating a viscoelastic deformation of the tissue. We show that this viscoelastic behavior emerges from the mechanosensitivity of endocytic E-cadherin turnover. The increase in E-cadherin turnover in response to stress is mediated by mechanosensitive relocalization of the E-cadherin binding protein p120-catenin (p120) from cell junctions to cytoplasm. Mechanosensitivity of E-cadherin turnover is lost in p120 mutant wings, where E-cadherin turnover is constitutively high. In this mutant, the relationship between mechanical stress and stress-dependent cell dynamics is altered. Cells in p120 mutant deform and undergo cell rearrangements oriented along the stress axis more rapidly in response to mechanical stress. These changes imply a lower viscosity of wing epithelium. Taken together, our findings reveal that p120-dependent mechanosensitive E-cadherin turnover regulates viscoelastic behavior of epithelial tissues.","container-title":"Current Biology","DOI":"10.1016/j.cub.2019.01.021","ISSN":"0960-9822","issue":"4","journalAbbreviation":"Current Biology","language":"en","page":"578-591.e5","source":"ScienceDirect","title":"Epithelial Viscoelasticity Is Regulated by Mechanosensitive E-cadherin Turnover","volume":"29","author":[{"family":"Iyer","given":"K. Venkatesan"},{"family":"Piscitello-Gómez","given":"Romina"},{"family":"Paijmans","given":"Joris"},{"family":"Jülicher","given":"Frank"},{"family":"Eaton","given":"Suzanne"}],"issued":{"date-parts":[["2019",2,18]]}}}],"schema":"https://github.com/citation-style-language/schema/raw/master/csl-citation.json"} </w:instrText>
      </w:r>
      <w:r w:rsidR="00E237B7">
        <w:fldChar w:fldCharType="separate"/>
      </w:r>
      <w:r w:rsidR="00E237B7">
        <w:rPr>
          <w:noProof/>
        </w:rPr>
        <w:t>(Iyer et al., 2019)</w:t>
      </w:r>
      <w:r w:rsidR="00E237B7">
        <w:fldChar w:fldCharType="end"/>
      </w:r>
      <w:r w:rsidR="00993DB7">
        <w:t xml:space="preserve">. </w:t>
      </w:r>
      <w:r w:rsidR="0099526C">
        <w:t>Mechanical forces are transmitted between neighboring cells though adherence junctions</w:t>
      </w:r>
      <w:r w:rsidR="006A010F">
        <w:t xml:space="preserve"> and their linkage to the underlying actomyosin cytoskeleton</w:t>
      </w:r>
      <w:r w:rsidR="0099526C">
        <w:t>. Thus</w:t>
      </w:r>
      <w:r w:rsidR="002511BD">
        <w:t>,</w:t>
      </w:r>
      <w:r w:rsidR="0099526C">
        <w:t xml:space="preserve"> internal or external forces can propagate at multicellular length scales</w:t>
      </w:r>
      <w:r w:rsidR="00471D4F">
        <w:t xml:space="preserve"> as it has been demonstrated </w:t>
      </w:r>
      <w:r w:rsidR="000971E1">
        <w:t xml:space="preserve">using laser ablation studies </w:t>
      </w:r>
      <w:r w:rsidR="000971E1">
        <w:fldChar w:fldCharType="begin"/>
      </w:r>
      <w:r w:rsidR="000971E1">
        <w:instrText xml:space="preserve"> ADDIN ZOTERO_ITEM CSL_CITATION {"citationID":"OWeI3U89","properties":{"formattedCitation":"(Fernandez-Gonzalez et al., 2009)","plainCitation":"(Fernandez-Gonzalez et al., 2009)","noteIndex":0},"citationItems":[{"id":671,"uris":["http://zotero.org/users/9849344/items/GNU752BK"],"itemData":{"id":671,"type":"article-journal","abstract":"Axis elongation in Drosophila occurs through polarized cell rearrangements driven by actomyosin contractility. Myosin II promotes neighbor exchange through the contraction of single cell boundaries, while the contraction of myosin II structures spanning multiple pairs of cells leads to rosette formation. Here we show that multicellular actomyosin cables form at a higher frequency than expected by chance, indicating that cable assembly is an active process. Multicellular cables are sites of increased mechanical tension as measured by laser ablation. Fluorescence recovery after photobleaching experiments show that myosin II is stabilized at the cortex in regions of increased tension. Myosin II is recruited in response to an ectopic force and relieving tension leads to a rapid loss of myosin, indicating that tension is necessary and sufficient for cortical myosin localization. These results demonstrate that myosin II dynamics are regulated by tension in a positive feedback loop that leads to multicellular actomyosin cable formation and efficient tissue elongation.","container-title":"Developmental Cell","DOI":"10.1016/j.devcel.2009.09.003","ISSN":"1878-1551","issue":"5","journalAbbreviation":"Dev Cell","language":"eng","note":"PMID: 19879198\nPMCID: PMC2854079","page":"736-743","source":"PubMed","title":"Myosin II dynamics are regulated by tension in intercalating cells","volume":"17","author":[{"family":"Fernandez-Gonzalez","given":"Rodrigo"},{"family":"Simoes","given":"Sérgio de Matos"},{"family":"Röper","given":"Jens-Christian"},{"family":"Eaton","given":"Suzanne"},{"family":"Zallen","given":"Jennifer A."}],"issued":{"date-parts":[["2009",11]]}}}],"schema":"https://github.com/citation-style-language/schema/raw/master/csl-citation.json"} </w:instrText>
      </w:r>
      <w:r w:rsidR="000971E1">
        <w:fldChar w:fldCharType="separate"/>
      </w:r>
      <w:r w:rsidR="000971E1">
        <w:rPr>
          <w:noProof/>
        </w:rPr>
        <w:t>(Fernandez-Gonzalez et al., 2009)</w:t>
      </w:r>
      <w:r w:rsidR="000971E1">
        <w:fldChar w:fldCharType="end"/>
      </w:r>
      <w:r w:rsidR="000971E1">
        <w:t xml:space="preserve"> or on the orientation of cell division axis </w:t>
      </w:r>
      <w:r w:rsidR="00546100">
        <w:fldChar w:fldCharType="begin"/>
      </w:r>
      <w:r w:rsidR="00546100">
        <w:instrText xml:space="preserve"> ADDIN ZOTERO_ITEM CSL_CITATION {"citationID":"zqdjHVsE","properties":{"formattedCitation":"(Fink et al., 2011)","plainCitation":"(Fink et al., 2011)","noteIndex":0},"citationItems":[{"id":861,"uris":["http://zotero.org/users/9849344/items/GHS5M6Q8"],"itemData":{"id":861,"type":"article-journal","abstract":"The response of cells to forces is essential for tissue morphogenesis and homeostasis. This response has been extensively investigated in interphase cells, but it remains unclear how forces affect dividing cells. We used a combination of micro-manipulation tools on human dividing cells to address the role of physical parameters of the micro-environment in controlling the cell division axis, a key element of tissue morphogenesis. We found that forces applied on the cell body direct spindle orientation during mitosis. We further show that external constraints induce a polarization of dynamic subcortical actin structures that correlate with spindle movements. We propose that cells divide according to cues provided by their mechanical micro-environment, aligning daughter cells with the external force field.","container-title":"Nature Cell Biology","DOI":"10.1038/ncb2269","ISSN":"1476-4679","issue":"7","journalAbbreviation":"Nat Cell Biol","language":"en","license":"2011 Nature Publishing Group, a division of Macmillan Publishers Limited. All Rights Reserved.","note":"number: 7\npublisher: Nature Publishing Group","page":"771-778","source":"www.nature.com","title":"External forces control mitotic spindle positioning","volume":"13","author":[{"family":"Fink","given":"Jenny"},{"family":"Carpi","given":"Nicolas"},{"family":"Betz","given":"Timo"},{"family":"Bétard","given":"Angelique"},{"family":"Chebah","given":"Meriem"},{"family":"Azioune","given":"Ammar"},{"family":"Bornens","given":"Michel"},{"family":"Sykes","given":"Cecile"},{"family":"Fetler","given":"Luc"},{"family":"Cuvelier","given":"Damien"},{"family":"Piel","given":"Matthieu"}],"issued":{"date-parts":[["2011",7]]}}}],"schema":"https://github.com/citation-style-language/schema/raw/master/csl-citation.json"} </w:instrText>
      </w:r>
      <w:r w:rsidR="00546100">
        <w:fldChar w:fldCharType="separate"/>
      </w:r>
      <w:r w:rsidR="00546100">
        <w:rPr>
          <w:noProof/>
        </w:rPr>
        <w:t>(Fink et al., 2011)</w:t>
      </w:r>
      <w:r w:rsidR="00546100">
        <w:fldChar w:fldCharType="end"/>
      </w:r>
      <w:r w:rsidR="00546100">
        <w:t xml:space="preserve">. </w:t>
      </w:r>
      <w:r w:rsidR="000971E1">
        <w:t xml:space="preserve">Large scale propagation of mechanical stress is perhaps best demonstrated </w:t>
      </w:r>
      <w:r w:rsidR="0099526C">
        <w:t>by</w:t>
      </w:r>
      <w:r w:rsidR="00212FBC">
        <w:t xml:space="preserve"> the polarizing action of hinge contraction on cell </w:t>
      </w:r>
      <w:r w:rsidR="00471D4F">
        <w:t>elongation, division and rearrangements</w:t>
      </w:r>
      <w:r w:rsidR="00212FBC">
        <w:t xml:space="preserve"> and </w:t>
      </w:r>
      <w:r w:rsidR="00471D4F">
        <w:t>planar polarity</w:t>
      </w:r>
      <w:r w:rsidR="00212FBC">
        <w:t xml:space="preserve"> in the drosophila pupal wing blade</w:t>
      </w:r>
      <w:r w:rsidR="00090BD5">
        <w:t xml:space="preserve"> </w:t>
      </w:r>
      <w:r w:rsidR="00090BD5">
        <w:fldChar w:fldCharType="begin"/>
      </w:r>
      <w:r w:rsidR="00E237B7">
        <w:instrText xml:space="preserve"> ADDIN ZOTERO_ITEM CSL_CITATION {"citationID":"Bj8yfN92","properties":{"formattedCitation":"(Etournay et al., 2015; Iyer et al., 2019)","plainCitation":"(Etournay et al., 2015; Iyer et al., 2019)","noteIndex":0},"citationItems":[{"id":701,"uris":["http://zotero.org/users/9849344/items/FI3ZMLQK"],"itemData":{"id":701,"type":"article-journal","abstract":"How tissue shape emerges from the collective mechanical properties and behavior of individual cells is not understood. We combine experiment and theory to study this problem in the developing wing epithelium of Drosophila. At pupal stages, the wing-hinge contraction contributes to anisotropic tissue flows that reshape the wing blade. Here, we quantitatively account for this wing-blade shape change on the basis of cell divisions, cell rearrangements and cell shape changes. We show that cells both generate and respond to epithelial stresses during this process, and that the nature of this interplay specifies the pattern of junctional network remodeling that changes wing shape. We show that patterned constraints exerted on the tissue by the extracellular matrix are key to force the tissue into the right shape. We present a continuum mechanical model that quantitatively describes the relationship between epithelial stresses and cell dynamics, and how their interplay reshapes the wing.","container-title":"eLife","DOI":"10.7554/eLife.07090","ISSN":"2050-084X","journalAbbreviation":"Elife","language":"eng","note":"PMID: 26102528\nPMCID: PMC4574473","page":"e07090","source":"PubMed","title":"Interplay of cell dynamics and epithelial tension during morphogenesis of the Drosophila pupal wing","volume":"4","author":[{"family":"Etournay","given":"Raphaël"},{"family":"Popović","given":"Marko"},{"family":"Merkel","given":"Matthias"},{"family":"Nandi","given":"Amitabha"},{"family":"Blasse","given":"Corinna"},{"family":"Aigouy","given":"Benoît"},{"family":"Brandl","given":"Holger"},{"family":"Myers","given":"Gene"},{"family":"Salbreux","given":"Guillaume"},{"family":"Jülicher","given":"Frank"},{"family":"Eaton","given":"Suzanne"}],"issued":{"date-parts":[["2015",6,23]]}}},{"id":579,"uris":["http://zotero.org/users/9849344/items/DRXQGRIS"],"itemData":{"id":579,"type":"article-journal","abstract":"Studying how epithelia respond to mechanical stresses is key to understanding tissue shape changes during morphogenesis. Here, we study the viscoelastic properties of the Drosophila wing epithelium during pupal morphogenesis by quantifying mechanical stress and cell shape as a function of time. We find a delay of 8 h between maximal tissue stress and maximal cell elongation, indicating a viscoelastic deformation of the tissue. We show that this viscoelastic behavior emerges from the mechanosensitivity of endocytic E-cadherin turnover. The increase in E-cadherin turnover in response to stress is mediated by mechanosensitive relocalization of the E-cadherin binding protein p120-catenin (p120) from cell junctions to cytoplasm. Mechanosensitivity of E-cadherin turnover is lost in p120 mutant wings, where E-cadherin turnover is constitutively high. In this mutant, the relationship between mechanical stress and stress-dependent cell dynamics is altered. Cells in p120 mutant deform and undergo cell rearrangements oriented along the stress axis more rapidly in response to mechanical stress. These changes imply a lower viscosity of wing epithelium. Taken together, our findings reveal that p120-dependent mechanosensitive E-cadherin turnover regulates viscoelastic behavior of epithelial tissues.","container-title":"Current Biology","DOI":"10.1016/j.cub.2019.01.021","ISSN":"0960-9822","issue":"4","journalAbbreviation":"Current Biology","language":"en","page":"578-591.e5","source":"ScienceDirect","title":"Epithelial Viscoelasticity Is Regulated by Mechanosensitive E-cadherin Turnover","volume":"29","author":[{"family":"Iyer","given":"K. Venkatesan"},{"family":"Piscitello-Gómez","given":"Romina"},{"family":"Paijmans","given":"Joris"},{"family":"Jülicher","given":"Frank"},{"family":"Eaton","given":"Suzanne"}],"issued":{"date-parts":[["2019",2,18]]}}}],"schema":"https://github.com/citation-style-language/schema/raw/master/csl-citation.json"} </w:instrText>
      </w:r>
      <w:r w:rsidR="00090BD5">
        <w:fldChar w:fldCharType="separate"/>
      </w:r>
      <w:r w:rsidR="00E237B7">
        <w:rPr>
          <w:noProof/>
        </w:rPr>
        <w:t>(Etournay et al., 2015; Iyer et al., 2019)</w:t>
      </w:r>
      <w:r w:rsidR="00090BD5">
        <w:fldChar w:fldCharType="end"/>
      </w:r>
      <w:r w:rsidR="00471D4F">
        <w:t xml:space="preserve">. </w:t>
      </w:r>
    </w:p>
    <w:p w14:paraId="061769E8" w14:textId="7BC42374" w:rsidR="00295B32" w:rsidRDefault="00816B5E" w:rsidP="00295B32">
      <w:pPr>
        <w:spacing w:line="360" w:lineRule="auto"/>
        <w:jc w:val="both"/>
      </w:pPr>
      <w:r>
        <w:t>Whether a tissue behaves more liquid like or solid like is a consequence form c</w:t>
      </w:r>
      <w:r w:rsidRPr="00816B5E">
        <w:t>ell mechanics, adhesion, and cortical contractilit</w:t>
      </w:r>
      <w:r>
        <w:t>y</w:t>
      </w:r>
      <w:r w:rsidR="002F37E8">
        <w:t>,</w:t>
      </w:r>
      <w:r w:rsidR="00CF14C5">
        <w:t xml:space="preserve"> </w:t>
      </w:r>
      <w:r>
        <w:t xml:space="preserve">and </w:t>
      </w:r>
      <w:r w:rsidR="00A0730E">
        <w:t>state</w:t>
      </w:r>
      <w:r>
        <w:t xml:space="preserve"> transitions are</w:t>
      </w:r>
      <w:r w:rsidR="00A0730E">
        <w:t xml:space="preserve"> </w:t>
      </w:r>
      <w:r w:rsidR="005B4372">
        <w:t>reflected</w:t>
      </w:r>
      <w:r w:rsidR="00A0730E">
        <w:t xml:space="preserve"> in cell area variability, shape anisomery and packing topology </w:t>
      </w:r>
      <w:r w:rsidR="00A0730E">
        <w:fldChar w:fldCharType="begin"/>
      </w:r>
      <w:r w:rsidR="00A0730E">
        <w:instrText xml:space="preserve"> ADDIN ZOTERO_ITEM CSL_CITATION {"citationID":"u8mTxfNg","properties":{"unsorted":true,"formattedCitation":"(Farhadifar et al., 2007; Atia et al., 2018)","plainCitation":"(Farhadifar et al., 2007; Atia et al., 2018)","noteIndex":0},"citationItems":[{"id":657,"uris":["http://zotero.org/users/9849344/items/U7QTVJXV"],"itemData":{"id":657,"type":"article-journal","abstract":"BACKGROUND: Epithelial junctional networks assume packing geometries characterized by different cell shapes, neighbor number distributions and areas. The development of specific packing geometries is tightly controlled; in the Drosophila wing epithelium, cells convert from an irregular to a hexagonal array shortly before hair formation. Packing geometry is determined by developmental mechanisms that likely control the biophysical properties of cells and their interactions.\nRESULTS: To understand how physical cellular properties and proliferation determine cell-packing geometries, we use a vertex model for the epithelial junctional network in which cell packing geometries correspond to stable and stationary network configurations. The model takes into account cell elasticity and junctional forces arising from cortical contractility and adhesion. By numerically simulating proliferation, we generate different network morphologies that depend on physical parameters. These networks differ in polygon class distribution, cell area variation, and the rate of T1 and T2 transitions during growth. Comparing theoretical results to observed cell morphologies reveals regions of parameter space where calculated network morphologies match observed ones. We independently estimate parameter values by quantifying network deformations caused by laser ablating individual cell boundaries.\nCONCLUSIONS: The vertex model accounts qualitatively and quantitatively for the observed packing geometry in the wing disc and its response to perturbation by laser ablation. Epithelial packing geometry is a consequence of both physical cellular properties and the disordering influence of proliferation. The occurrence of T2 transitions during network growth suggests that elimination of cells from the proliferating disc epithelium may be the result of junctional force balances.","container-title":"Current biology: CB","DOI":"10.1016/j.cub.2007.11.049","ISSN":"0960-9822","issue":"24","journalAbbreviation":"Curr Biol","language":"eng","note":"PMID: 18082406","page":"2095-2104","source":"PubMed","title":"The influence of cell mechanics, cell-cell interactions, and proliferation on epithelial packing","volume":"17","author":[{"family":"Farhadifar","given":"Reza"},{"family":"Röper","given":"Jens-Christian"},{"family":"Aigouy","given":"Benoit"},{"family":"Eaton","given":"Suzanne"},{"family":"Jülicher","given":"Frank"}],"issued":{"date-parts":[["2007",12,18]]}}},{"id":855,"uris":["http://zotero.org/users/9849344/items/YA3RLV5B"],"itemData":{"id":855,"type":"article-journal","abstract":"As an injury heals, an embryo develops, or a carcinoma spreads,\nepithelial cells systematically change their shape. In each of these processes\ncell shape is studied extensively whereas variability of shape from cell-to-cell\nis regarded most often as biological noise. But where do cell shape and its\nvariability come from? Here we report that cell shape and shape variability are\nmutually constrained through a relationship that is purely geometrical. That\nrelationship is shown to govern processes as diverse as maturation of the\npseudostratified bronchial epithelial layer cultured from non-asthmatic or\nasthmatic donors, and formation of the ventral furrow in the\nDrosophila embryo. Across these and other epithelial\nsystems, shape variability collapses to a family of distributions that is common\nto all. That distribution, in turn, is accounted for by a mechanistic theory of\ncell-cell interaction showing that cell shape becomes progressively less\nelongated and less variable as the layer becomes progressively more jammed.\nThese findings suggest a connection between jamming and geometry that spans\nliving organisms and inert jammed systems, and thus transcends system details.\nAlthough molecular events are needed for any complete theory of cell shape and\ncell packing, observations point to the hypothesis that jamming behavior at\nlarger scales of organization sets overriding geometrical constraints.","container-title":"Nature physics","DOI":"10.1038/s41567-018-0089-9","ISSN":"1745-2473","journalAbbreviation":"Nat Phys","note":"PMID: 30151030\nPMCID: PMC6108541","page":"613-620","source":"PubMed Central","title":"Geometric constraints during epithelial jamming","volume":"14","author":[{"family":"Atia","given":"Lior"},{"family":"Bi","given":"Dapeng"},{"family":"Sharma","given":"Yasha"},{"family":"Mitchel","given":"Jennifer A."},{"family":"Gweon","given":"Bomi"},{"family":"Koehler","given":"Stephan"},{"family":"DeCamp","given":"Stephen J."},{"family":"Lan","given":"Bo"},{"family":"Kim","given":"Jae Hun"},{"family":"Hirsch","given":"Rebecca"},{"family":"Pegoraro","given":"Adrian F."},{"family":"Lee","given":"Kyu Ha"},{"family":"Starr","given":"Jacqueline R."},{"family":"Weitz","given":"David A."},{"family":"Martin","given":"Adam C."},{"family":"Park","given":"Jin-Ah"},{"family":"Butler","given":"James P."},{"family":"Fredberg","given":"Jeffrey J."}],"issued":{"date-parts":[["2018",6]]}}}],"schema":"https://github.com/citation-style-language/schema/raw/master/csl-citation.json"} </w:instrText>
      </w:r>
      <w:r w:rsidR="00A0730E">
        <w:fldChar w:fldCharType="separate"/>
      </w:r>
      <w:r w:rsidR="00A0730E">
        <w:rPr>
          <w:noProof/>
        </w:rPr>
        <w:t>(Farhadifar et al., 2007; Atia et al., 2018)</w:t>
      </w:r>
      <w:r w:rsidR="00A0730E">
        <w:fldChar w:fldCharType="end"/>
      </w:r>
      <w:r w:rsidR="00A0730E">
        <w:t>.</w:t>
      </w:r>
      <w:r w:rsidR="005322DB">
        <w:t xml:space="preserve"> </w:t>
      </w:r>
      <w:r w:rsidR="003418C9">
        <w:t>Tissue fluidization involves topological changes</w:t>
      </w:r>
      <w:r w:rsidR="00680B49">
        <w:t xml:space="preserve"> by cell rearrangements, generated though T1 transitions, cell division and cell death. </w:t>
      </w:r>
      <w:r w:rsidR="00295B32">
        <w:t xml:space="preserve">The number of rearrangements is dependent on cell shape, size contractility and motility. Thus cell packing geometry can be an indicator of unjamming </w:t>
      </w:r>
      <w:r w:rsidR="00295B32">
        <w:fldChar w:fldCharType="begin"/>
      </w:r>
      <w:r w:rsidR="00557BD2">
        <w:instrText xml:space="preserve"> ADDIN ZOTERO_ITEM CSL_CITATION {"citationID":"M3dwyv5t","properties":{"unsorted":true,"formattedCitation":"(Bi et al., 2015; Atia et al., 2018)","plainCitation":"(Bi et al., 2015; Atia et al., 2018)","noteIndex":0},"citationItems":[{"id":134,"uris":["http://zotero.org/users/9849344/items/YCK7MGHY"],"itemData":{"id":134,"type":"article-journal","container-title":"Nature Physics","DOI":"10.1038/nphys3471","ISSN":"1745-2473, 1745-2481","issue":"12","journalAbbreviation":"Nature Phys","language":"en","page":"1074-1079","source":"DOI.org (Crossref)","title":"A density-independent rigidity transition in biological tissues","volume":"11","author":[{"family":"Bi","given":"Dapeng"},{"family":"Lopez","given":"J. H."},{"family":"Schwarz","given":"J. M."},{"family":"Manning","given":"M. Lisa"}],"issued":{"date-parts":[["2015",12]]}}},{"id":855,"uris":["http://zotero.org/users/9849344/items/YA3RLV5B"],"itemData":{"id":855,"type":"article-journal","abstract":"As an injury heals, an embryo develops, or a carcinoma spreads,\nepithelial cells systematically change their shape. In each of these processes\ncell shape is studied extensively whereas variability of shape from cell-to-cell\nis regarded most often as biological noise. But where do cell shape and its\nvariability come from? Here we report that cell shape and shape variability are\nmutually constrained through a relationship that is purely geometrical. That\nrelationship is shown to govern processes as diverse as maturation of the\npseudostratified bronchial epithelial layer cultured from non-asthmatic or\nasthmatic donors, and formation of the ventral furrow in the\nDrosophila embryo. Across these and other epithelial\nsystems, shape variability collapses to a family of distributions that is common\nto all. That distribution, in turn, is accounted for by a mechanistic theory of\ncell-cell interaction showing that cell shape becomes progressively less\nelongated and less variable as the layer becomes progressively more jammed.\nThese findings suggest a connection between jamming and geometry that spans\nliving organisms and inert jammed systems, and thus transcends system details.\nAlthough molecular events are needed for any complete theory of cell shape and\ncell packing, observations point to the hypothesis that jamming behavior at\nlarger scales of organization sets overriding geometrical constraints.","container-title":"Nature physics","DOI":"10.1038/s41567-018-0089-9","ISSN":"1745-2473","journalAbbreviation":"Nat Phys","note":"PMID: 30151030\nPMCID: PMC6108541","page":"613-620","source":"PubMed Central","title":"Geometric constraints during epithelial jamming","volume":"14","author":[{"family":"Atia","given":"Lior"},{"family":"Bi","given":"Dapeng"},{"family":"Sharma","given":"Yasha"},{"family":"Mitchel","given":"Jennifer A."},{"family":"Gweon","given":"Bomi"},{"family":"Koehler","given":"Stephan"},{"family":"DeCamp","given":"Stephen J."},{"family":"Lan","given":"Bo"},{"family":"Kim","given":"Jae Hun"},{"family":"Hirsch","given":"Rebecca"},{"family":"Pegoraro","given":"Adrian F."},{"family":"Lee","given":"Kyu Ha"},{"family":"Starr","given":"Jacqueline R."},{"family":"Weitz","given":"David A."},{"family":"Martin","given":"Adam C."},{"family":"Park","given":"Jin-Ah"},{"family":"Butler","given":"James P."},{"family":"Fredberg","given":"Jeffrey J."}],"issued":{"date-parts":[["2018",6]]}},"label":"page"}],"schema":"https://github.com/citation-style-language/schema/raw/master/csl-citation.json"} </w:instrText>
      </w:r>
      <w:r w:rsidR="00295B32">
        <w:fldChar w:fldCharType="separate"/>
      </w:r>
      <w:r w:rsidR="00557BD2">
        <w:rPr>
          <w:noProof/>
        </w:rPr>
        <w:t>(Bi et al., 2015; Atia et al., 2018)</w:t>
      </w:r>
      <w:r w:rsidR="00295B32">
        <w:fldChar w:fldCharType="end"/>
      </w:r>
      <w:r w:rsidR="00555CB3">
        <w:t>.</w:t>
      </w:r>
      <w:r w:rsidR="00557BD2">
        <w:t xml:space="preserve"> Moreover</w:t>
      </w:r>
      <w:r w:rsidR="00684714">
        <w:t xml:space="preserve"> cell rearrangements</w:t>
      </w:r>
      <w:r w:rsidR="00A023CA">
        <w:t xml:space="preserve"> can be active or passive and</w:t>
      </w:r>
      <w:r w:rsidR="00684714">
        <w:t xml:space="preserve"> depend on</w:t>
      </w:r>
      <w:r w:rsidR="00557BD2">
        <w:t xml:space="preserve"> stochastic effect</w:t>
      </w:r>
      <w:r w:rsidR="00684714">
        <w:t>s</w:t>
      </w:r>
      <w:r w:rsidR="00557BD2">
        <w:t xml:space="preserve"> on bond </w:t>
      </w:r>
      <w:r w:rsidR="00684714">
        <w:t>tension</w:t>
      </w:r>
      <w:r w:rsidR="00557BD2">
        <w:t xml:space="preserve"> fluctuation </w:t>
      </w:r>
      <w:r w:rsidR="00A023CA">
        <w:t>and can</w:t>
      </w:r>
      <w:r w:rsidR="005B4372">
        <w:t xml:space="preserve"> have</w:t>
      </w:r>
      <w:r w:rsidR="00A023CA">
        <w:t xml:space="preserve"> intrinsic anisotropy, thereby </w:t>
      </w:r>
      <w:r w:rsidR="005B4372">
        <w:t>modulating tissue material propertie</w:t>
      </w:r>
      <w:r w:rsidR="00555CB3">
        <w:t>s</w:t>
      </w:r>
      <w:r w:rsidR="005B4372">
        <w:t xml:space="preserve"> </w:t>
      </w:r>
      <w:r w:rsidR="005B4372">
        <w:fldChar w:fldCharType="begin"/>
      </w:r>
      <w:r w:rsidR="005B4372">
        <w:instrText xml:space="preserve"> ADDIN ZOTERO_ITEM CSL_CITATION {"citationID":"KukbJt3d","properties":{"formattedCitation":"(Duclut et al., 2021, 2022)","plainCitation":"(Duclut et al., 2021, 2022)","noteIndex":0},"citationItems":[{"id":867,"uris":["http://zotero.org/users/9849344/items/NHAP3HBW"],"itemData":{"id":867,"type":"article-journal","abstract":"Morphogenesis depends crucially on the complex rheological properties of cell tissues and on their ability to maintain mechanical integrity while rearranging at long times. In this paper, we study the rheology of polygonal cellular networks described by a vertex model in the presence of fluctuations. We use a triangulation method to decompose shear into cell shape changes and cell rearrangements. Considering the steady-state stress under constant shear, we observe nonlinear shear-thinning behavior at all magnitudes of the fluctuations, and an even stronger nonlinear regime at lower values of the fluctuations. We successfully capture this nonlinear rheology by a mean-field model that describes the tissue in terms of cell elongation and cell rearrangements. We furthermore introduce anisotropic active stresses in the vertex model and analyze their effect on rheology. We include this anisotropy in the mean-field model and show that it recapitulates the behavior observed in the simulations. Our work clarifies how tissue rheology is related to stochastic cell rearrangements and provides a simple biophysical model to describe biological tissues. Further, it highlights the importance of nonlinearities when discussing tissue mechanics.","collection-title":"Quantitative Cell and Developmental Biology","container-title":"Cells &amp; Development","DOI":"10.1016/j.cdev.2021.203746","ISSN":"2667-2901","journalAbbreviation":"Cells &amp; Development","language":"en","page":"203746","source":"ScienceDirect","title":"Nonlinear rheology of cellular networks","volume":"168","author":[{"family":"Duclut","given":"Charlie"},{"family":"Paijmans","given":"Joris"},{"family":"Inamdar","given":"Mandar M."},{"family":"Modes","given":"Carl D."},{"family":"Jülicher","given":"Frank"}],"issued":{"date-parts":[["2021",12,1]]}}},{"id":732,"uris":["http://zotero.org/users/9849344/items/WMVXT58P"],"itemData":{"id":732,"type":"article-journal","abstract":"In amorphous solids as in tissues, neighbor exchanges can relax local stresses and allow the material to flow. In this paper, we use an anisotropic vertex model to study T1 rearrangements in polygonal cellular networks. We consider two different physical realizations of the active anisotropic stresses: (i) anisotropic bond tension and (ii) anisotropic cell stress. Interestingly, the two types of active stress lead to patterns of relative orientation of T1 transitions and cell elongation that are different. Our work suggests that these two realizations of anisotropic active stresses can be observed in vivo. We describe and explain these results through the lens of a continuum description of the tissue as an anisotropic active material. We furthermore discuss the energetics of the dynamic tissue and express the energy balance in terms of internal elastic energy, mechanical work, chemical work and heat. This allows us to define active T1 transitions that can perform mechanical work while consuming chemical energy.","container-title":"The European Physical Journal. E, Soft Matter","DOI":"10.1140/epje/s10189-022-00175-5","ISSN":"1292-895X","issue":"3","journalAbbreviation":"Eur Phys J E Soft Matter","language":"eng","note":"PMID: 35320447\nPMCID: PMC8942949","page":"29","source":"PubMed","title":"Active T1 transitions in cellular networks","volume":"45","author":[{"family":"Duclut","given":"Charlie"},{"family":"Paijmans","given":"Joris"},{"family":"Inamdar","given":"Mandar M."},{"family":"Modes","given":"Carl D."},{"family":"Jülicher","given":"Frank"}],"issued":{"date-parts":[["2022",3,23]]}}}],"schema":"https://github.com/citation-style-language/schema/raw/master/csl-citation.json"} </w:instrText>
      </w:r>
      <w:r w:rsidR="005B4372">
        <w:fldChar w:fldCharType="separate"/>
      </w:r>
      <w:r w:rsidR="005B4372">
        <w:rPr>
          <w:noProof/>
        </w:rPr>
        <w:t>(Duclut et al., 2021, 2022)</w:t>
      </w:r>
      <w:r w:rsidR="005B4372">
        <w:fldChar w:fldCharType="end"/>
      </w:r>
      <w:r w:rsidR="005B4372">
        <w:t>.</w:t>
      </w:r>
      <w:r w:rsidR="00A023CA">
        <w:t xml:space="preserve"> </w:t>
      </w:r>
    </w:p>
    <w:p w14:paraId="2E9119A5" w14:textId="6A980C57" w:rsidR="00130C49" w:rsidRPr="00130C49" w:rsidRDefault="00130C49" w:rsidP="00295B32">
      <w:pPr>
        <w:spacing w:line="360" w:lineRule="auto"/>
        <w:jc w:val="both"/>
        <w:rPr>
          <w:color w:val="FF0000"/>
        </w:rPr>
      </w:pPr>
      <w:r w:rsidRPr="00130C49">
        <w:rPr>
          <w:color w:val="FF0000"/>
        </w:rPr>
        <w:t>***ECM?</w:t>
      </w:r>
    </w:p>
    <w:p w14:paraId="510CFE83" w14:textId="33537D04" w:rsidR="003478D1" w:rsidRDefault="003478D1" w:rsidP="003478D1">
      <w:pPr>
        <w:pStyle w:val="Heading4"/>
      </w:pPr>
      <w:r>
        <w:t>Geometric considerations</w:t>
      </w:r>
    </w:p>
    <w:p w14:paraId="1C05271E" w14:textId="33F44AD7" w:rsidR="00A0730E" w:rsidRDefault="00555CB3" w:rsidP="003478D1">
      <w:pPr>
        <w:spacing w:line="360" w:lineRule="auto"/>
        <w:jc w:val="both"/>
      </w:pPr>
      <w:r>
        <w:t xml:space="preserve">Epithelial packing geometry can be described by apical cell shapes such as cell area variability, cell shape anisotropy and nematic order and polygonal cell shapes. </w:t>
      </w:r>
      <w:r w:rsidR="00157C59">
        <w:t xml:space="preserve">These properties are tightly intertwined </w:t>
      </w:r>
      <w:r w:rsidR="00955F7C">
        <w:t>a</w:t>
      </w:r>
      <w:r w:rsidR="00157C59">
        <w:t xml:space="preserve">nd are not only influences by cell mechanics, but also follow a geometrical logic. </w:t>
      </w:r>
      <w:r w:rsidR="00FA44EA">
        <w:lastRenderedPageBreak/>
        <w:t xml:space="preserve">Cell area </w:t>
      </w:r>
      <w:r w:rsidR="00D31025">
        <w:t xml:space="preserve">is </w:t>
      </w:r>
      <w:r w:rsidR="00FA44EA">
        <w:t xml:space="preserve">often tightly linked with </w:t>
      </w:r>
      <w:r w:rsidR="00157C59">
        <w:t>neighbor numbers, t</w:t>
      </w:r>
      <w:r w:rsidR="00157C59" w:rsidRPr="008C5A6B">
        <w:t>he Lewis’ law states that the average area of an n-sided cell increases linearly with</w:t>
      </w:r>
      <w:r w:rsidR="00157C59">
        <w:t xml:space="preserve"> n</w:t>
      </w:r>
      <w:r w:rsidR="003478D1">
        <w:t>,</w:t>
      </w:r>
      <w:r w:rsidR="00955F7C">
        <w:t xml:space="preserve"> </w:t>
      </w:r>
      <w:r w:rsidR="00955F7C" w:rsidRPr="003478D1">
        <w:rPr>
          <w:color w:val="000000" w:themeColor="text1"/>
        </w:rPr>
        <w:t>t</w:t>
      </w:r>
      <w:r w:rsidR="00157C59" w:rsidRPr="003478D1">
        <w:rPr>
          <w:color w:val="000000" w:themeColor="text1"/>
        </w:rPr>
        <w:t xml:space="preserve">he </w:t>
      </w:r>
      <w:proofErr w:type="spellStart"/>
      <w:r w:rsidR="00157C59" w:rsidRPr="003478D1">
        <w:rPr>
          <w:color w:val="000000" w:themeColor="text1"/>
        </w:rPr>
        <w:t>Aboav-Weaire</w:t>
      </w:r>
      <w:proofErr w:type="spellEnd"/>
      <w:r w:rsidR="00157C59" w:rsidRPr="003478D1">
        <w:rPr>
          <w:color w:val="000000" w:themeColor="text1"/>
        </w:rPr>
        <w:t xml:space="preserve"> Law states that cells with a higher number of sides have few-sided neighbors</w:t>
      </w:r>
      <w:r w:rsidR="00955F7C" w:rsidRPr="003478D1">
        <w:rPr>
          <w:color w:val="000000" w:themeColor="text1"/>
        </w:rPr>
        <w:t xml:space="preserve"> and the Euler’s theorem states that the average number of neighbors in a tissue is six</w:t>
      </w:r>
      <w:r w:rsidR="00955F7C">
        <w:t xml:space="preserve">. </w:t>
      </w:r>
      <w:r w:rsidR="00D31025">
        <w:t xml:space="preserve">The optimal order of a flat tissue can be achieved with isotopically shaped hexagons of uniform size, a packing that is achieved at the end of pupal wing morphogenesis </w:t>
      </w:r>
      <w:r w:rsidR="00D31025">
        <w:fldChar w:fldCharType="begin"/>
      </w:r>
      <w:r w:rsidR="00D31025">
        <w:instrText xml:space="preserve"> ADDIN ZOTERO_ITEM CSL_CITATION {"citationID":"fVbH0YN2","properties":{"formattedCitation":"(Classen et al., 2005)","plainCitation":"(Classen et al., 2005)","noteIndex":0},"citationItems":[{"id":870,"uris":["http://zotero.org/users/9849344/items/TMHBB9YT"],"itemData":{"id":870,"type":"article-journal","abstract":"The mechanisms that order cellular packing geometry are critical for the functioning of many tissues, but they are poorly understood. Here, we investigate this problem in the developing wing of Drosophila. The surface of the wing is decorated by hexagonally packed hairs that are uniformly oriented by the planar cell polarity pathway. They are constructed by a hexagonal array of wing epithelial cells. Wing epithelial cells are irregularly arranged throughout most of development, but they become hexagonally packed shortly before hair formation. During the process, individual cell boundaries grow and shrink, resulting in local neighbor exchanges, and Cadherin is actively endocytosed and recycled through Rab11 endosomes. Hexagonal packing depends on the activity of the planar cell polarity proteins. We propose that these proteins polarize trafficking of Cadherin-containing exocyst vesicles during junction remodeling. This may be a common mechanism for the action of planar cell polarity proteins in diverse systems.","container-title":"Developmental Cell","DOI":"10.1016/j.devcel.2005.10.016","ISSN":"1534-5807","issue":"6","journalAbbreviation":"Dev Cell","language":"eng","note":"PMID: 16326392","page":"805-817","source":"PubMed","title":"Hexagonal packing of Drosophila wing epithelial cells by the planar cell polarity pathway","volume":"9","author":[{"family":"Classen","given":"Anne-Kathrin"},{"family":"Anderson","given":"Kurt I."},{"family":"Marois","given":"Eric"},{"family":"Eaton","given":"Suzanne"}],"issued":{"date-parts":[["2005",12]]}}}],"schema":"https://github.com/citation-style-language/schema/raw/master/csl-citation.json"} </w:instrText>
      </w:r>
      <w:r w:rsidR="00D31025">
        <w:fldChar w:fldCharType="separate"/>
      </w:r>
      <w:r w:rsidR="00D31025">
        <w:rPr>
          <w:noProof/>
        </w:rPr>
        <w:t>(Classen et al., 2005)</w:t>
      </w:r>
      <w:r w:rsidR="00D31025">
        <w:fldChar w:fldCharType="end"/>
      </w:r>
      <w:r w:rsidR="00D31025">
        <w:t xml:space="preserve">. Growing tissue </w:t>
      </w:r>
      <w:r w:rsidR="009B4B12">
        <w:t xml:space="preserve">differ from hexagonal packing, instead they </w:t>
      </w:r>
      <w:r w:rsidR="00D31025">
        <w:t xml:space="preserve">exhibit a specific and robust distribution of cell </w:t>
      </w:r>
      <w:r w:rsidR="00D4792B">
        <w:t xml:space="preserve">neighbor numbers that is highly conserved across species and is a consequence of cell divisions and rearrangements </w:t>
      </w:r>
      <w:r w:rsidR="00D4792B">
        <w:fldChar w:fldCharType="begin"/>
      </w:r>
      <w:r w:rsidR="00D4792B">
        <w:instrText xml:space="preserve"> ADDIN ZOTERO_ITEM CSL_CITATION {"citationID":"VL1Mponp","properties":{"formattedCitation":"(Gibson et al., 2006)","plainCitation":"(Gibson et al., 2006)","noteIndex":0},"citationItems":[{"id":873,"uris":["http://zotero.org/users/9849344/items/CVQGHPE5"],"itemData":{"id":873,"type":"article-journal","abstract":"Throughout the multicellular eukaryotes, epithelial cell sheets resemble irregular polygonal arrays dominated by hexagonal cells. Precisely how this fundamental pattern forms remains poorly understood, although it was commonly assumed that cells sort into honeycomb arrays by the physics of optimal packing. A combination of time-lapse microscopy of proliferating epithelial cells with clonal analysis and mathematical modelling has been used to refute this idea. The default polygonal topology of metazoan epithelia is not random nor the product of minimal packing, but is a direct mathematical consequence of the cell division process. Cell division intrinsically restricts epithelial sheets to a specific equilibrium distribution of four- to nine-sided polygonal cells. This structure is found in the simple epithelia of organisms as diverse as Drosophila, the cnidarian Hydra, and the frog Xenopus.","container-title":"Nature","DOI":"10.1038/nature05014","ISSN":"1476-4687","issue":"7106","language":"en","license":"2006 Nature Publishing Group","note":"number: 7106\npublisher: Nature Publishing Group","page":"1038-1041","source":"www.nature.com","title":"The emergence of geometric order in proliferating metazoan epithelia","volume":"442","author":[{"family":"Gibson","given":"Matthew C."},{"family":"Patel","given":"Ankit B."},{"family":"Nagpal","given":"Radhika"},{"family":"Perrimon","given":"Norbert"}],"issued":{"date-parts":[["2006",8]]}}}],"schema":"https://github.com/citation-style-language/schema/raw/master/csl-citation.json"} </w:instrText>
      </w:r>
      <w:r w:rsidR="00D4792B">
        <w:fldChar w:fldCharType="separate"/>
      </w:r>
      <w:r w:rsidR="00D4792B">
        <w:rPr>
          <w:noProof/>
        </w:rPr>
        <w:t>(Gibson et al., 2006)</w:t>
      </w:r>
      <w:r w:rsidR="00D4792B">
        <w:fldChar w:fldCharType="end"/>
      </w:r>
      <w:r w:rsidR="00D4792B">
        <w:t xml:space="preserve">. </w:t>
      </w:r>
    </w:p>
    <w:p w14:paraId="3DE7E782" w14:textId="6DAF1C66" w:rsidR="009B4B12" w:rsidRDefault="009B4B12" w:rsidP="003478D1">
      <w:pPr>
        <w:spacing w:line="360" w:lineRule="auto"/>
        <w:jc w:val="both"/>
      </w:pPr>
      <w:r>
        <w:t xml:space="preserve">Pseudostratified epithelial also experience a characteristic 3D organization, each cell spans the entire apical-basal axis, but due to their tight packing, cells are not </w:t>
      </w:r>
      <w:r w:rsidR="006B301E">
        <w:t>circumferentially</w:t>
      </w:r>
      <w:r>
        <w:t xml:space="preserve"> homogenous along their </w:t>
      </w:r>
      <w:r w:rsidR="006B301E">
        <w:t>apical-basal axis. While following the same geometric laws as apical cell shapes,</w:t>
      </w:r>
      <w:r>
        <w:t xml:space="preserve"> they exhibit multiple lateral neighbor exchanges</w:t>
      </w:r>
      <w:r w:rsidR="006B301E">
        <w:t xml:space="preserve">, so-called </w:t>
      </w:r>
      <w:r>
        <w:t>lateral T1</w:t>
      </w:r>
      <w:r w:rsidR="006B301E">
        <w:t xml:space="preserve">s, and the cross-sectional area varies depending on the position of the nucleus </w:t>
      </w:r>
      <w:r w:rsidR="006B301E">
        <w:fldChar w:fldCharType="begin"/>
      </w:r>
      <w:r w:rsidR="006B301E">
        <w:instrText xml:space="preserve"> ADDIN ZOTERO_ITEM CSL_CITATION {"citationID":"zBmSMFBr","properties":{"formattedCitation":"(G\\uc0\\u243{}mez et al., 2021)","plainCitation":"(Gómez et al., 2021)","noteIndex":0},"citationItems":[{"id":876,"uris":["http://zotero.org/users/9849344/items/UQAY7JEK"],"itemData":{"id":876,"type":"article-journal","abstract":"During morphogenesis, epithelial sheets remodel into complex geometries. How cells dynamically organise their contact with neighbouring cells in these tightly packed tissues is poorly understood. We have used light-sheet microscopy of growing mouse embryonic lung explants, three-dimensional cell segmentation, and physical theory to unravel the principles behind 3D cell organisation in growing pseudostratified epithelia. We find that cells have highly irregular 3D shapes and exhibit numerous neighbour intercalations along the apical-basal axis as well as over time. Despite the fluidic nature, the cell packing configurations follow fundamental relationships previously described for apical epithelial layers, that is, Euler's polyhedron formula, Lewis’ law, and Aboav-Weaire's law, at all times and across the entire tissue thickness. This arrangement minimises the lateral cell-cell surface energy for a given cross-sectional area variability, generated primarily by the distribution and movement of nuclei. We conclude that the complex 3D cell organisation in growing epithelia emerges from simple physical principles.","container-title":"eLife","DOI":"10.7554/eLife.68135","ISSN":"2050-084X","note":"publisher: eLife Sciences Publications, Ltd","page":"e68135","source":"eLife","title":"3D cell neighbour dynamics in growing pseudostratified epithelia","volume":"10","author":[{"family":"Gómez","given":"Harold Fernando"},{"family":"Dumond","given":"Mathilde Sabine"},{"family":"Hodel","given":"Leonie"},{"family":"Vetter","given":"Roman"},{"family":"Iber","given":"Dagmar"}],"editor":[{"family":"Akhmanova","given":"Anna"},{"family":"Merkel","given":"Matthias"}],"issued":{"date-parts":[["2021",10,5]]}}}],"schema":"https://github.com/citation-style-language/schema/raw/master/csl-citation.json"} </w:instrText>
      </w:r>
      <w:r w:rsidR="006B301E">
        <w:fldChar w:fldCharType="separate"/>
      </w:r>
      <w:r w:rsidR="006B301E" w:rsidRPr="006B301E">
        <w:rPr>
          <w:rFonts w:ascii="Calibri" w:cs="Calibri"/>
        </w:rPr>
        <w:t>(Gómez et al., 2021)</w:t>
      </w:r>
      <w:r w:rsidR="006B301E">
        <w:fldChar w:fldCharType="end"/>
      </w:r>
      <w:r w:rsidR="006B301E">
        <w:t xml:space="preserve">. </w:t>
      </w:r>
    </w:p>
    <w:p w14:paraId="7203830F" w14:textId="53391E88" w:rsidR="009B4B12" w:rsidRDefault="006B301E" w:rsidP="003478D1">
      <w:pPr>
        <w:spacing w:line="360" w:lineRule="auto"/>
        <w:jc w:val="both"/>
      </w:pPr>
      <w:r>
        <w:t>Apical c</w:t>
      </w:r>
      <w:r w:rsidR="009B4B12">
        <w:t xml:space="preserve">ell shape anisotropy can also generate a global nematic order </w:t>
      </w:r>
      <w:r w:rsidR="00553F16">
        <w:t xml:space="preserve">as observed in the wing imaginal disc </w:t>
      </w:r>
      <w:r w:rsidR="00553F16">
        <w:fldChar w:fldCharType="begin"/>
      </w:r>
      <w:r w:rsidR="00553F16">
        <w:instrText xml:space="preserve"> ADDIN ZOTERO_ITEM CSL_CITATION {"citationID":"v8HFgI7q","properties":{"formattedCitation":"(Dye et al., 2021)","plainCitation":"(Dye et al., 2021)","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rsidR="00553F16">
        <w:fldChar w:fldCharType="separate"/>
      </w:r>
      <w:r w:rsidR="00553F16">
        <w:rPr>
          <w:noProof/>
        </w:rPr>
        <w:t>(Dye et al., 2021)</w:t>
      </w:r>
      <w:r w:rsidR="00553F16">
        <w:fldChar w:fldCharType="end"/>
      </w:r>
      <w:r w:rsidR="007E441E">
        <w:t xml:space="preserve">. </w:t>
      </w:r>
      <w:r w:rsidR="006B7D68">
        <w:t xml:space="preserve">Topological defects can play a role in tissue development by </w:t>
      </w:r>
      <w:r w:rsidR="007E441E">
        <w:t>driv</w:t>
      </w:r>
      <w:r w:rsidR="006B7D68">
        <w:t>ing</w:t>
      </w:r>
      <w:r w:rsidR="007E441E">
        <w:t xml:space="preserve"> cell apoptosis and topological mechanisms could be able to facilitate</w:t>
      </w:r>
      <w:r w:rsidR="006B7D68">
        <w:t xml:space="preserve"> morphogenesis</w:t>
      </w:r>
      <w:r w:rsidR="007E441E">
        <w:t xml:space="preserve"> </w:t>
      </w:r>
      <w:r w:rsidR="007E441E">
        <w:fldChar w:fldCharType="begin"/>
      </w:r>
      <w:r w:rsidR="006B7D68">
        <w:instrText xml:space="preserve"> ADDIN ZOTERO_ITEM CSL_CITATION {"citationID":"gSqDum43","properties":{"unsorted":true,"formattedCitation":"(Saw et al., 2017; Guillamat et al., 2022)","plainCitation":"(Saw et al., 2017; Guillamat et al., 2022)","noteIndex":0},"citationItems":[{"id":832,"uris":["http://zotero.org/users/9849344/items/ZIJ8VKKQ"],"itemData":{"id":832,"type":"article-journal","abstract":"Epithelial tissues (epithelia) remove excess cells through extrusion, preventing the accumulation of unnecessary or pathological cells. The extrusion process can be triggered by apoptotic signalling, oncogenic transformation and overcrowding of cells. Despite the important linkage of cell extrusion to developmental, homeostatic and pathological processes such as cancer metastasis, its underlying mechanism and connections to the intrinsic mechanics of the epithelium are largely unexplored. We approach this problem by modelling the epithelium as an active nematic liquid crystal (that has a long range directional order), and comparing numerical simulations to strain rate and stress measurements within monolayers of MDCK (Madin Darby canine kidney) cells. Here we show that apoptotic cell extrusion is provoked by singularities in cell alignments in the form of comet-shaped topological defects. We find a universal correlation between extrusion sites and positions of nematic defects in the cell orientation field in different epithelium types. The results confirm the active nematic nature of epithelia, and demonstrate that defect-induced isotropic stresses are the primary precursors of mechanotransductive responses in cells, including YAP (Yes-associated protein) transcription factor activity, caspase-3-mediated cell death, and extrusions. Importantly, the defect-driven extrusion mechanism depends on intercellular junctions, because the weakening of cell-cell interactions in an α-catenin knockdown monolayer reduces the defect size and increases both the number of defects and extrusion rates, as is also predicted by our model. We further demonstrate the ability to control extrusion hotspots by geometrically inducing defects through microcontact printing of patterned monolayers. On the basis of these results, we propose a mechanism for apoptotic cell extrusion: spontaneously formed topological defects in epithelia govern cell fate. This will be important in predicting extrusion hotspots and dynamics in vivo, with potential applications to tissue regeneration and the suppression of metastasis. Moreover, we anticipate that the analogy between the epithelium and active nematic liquid crystals will trigger further investigations of the link between cellular processes and the material properties of epithelia.","container-title":"Nature","DOI":"10.1038/nature21718","ISSN":"1476-4687","issue":"7649","journalAbbreviation":"Nature","language":"eng","note":"PMID: 28406198\nPMCID: PMC5439518","page":"212-216","source":"PubMed","title":"Topological defects in epithelia govern cell death and extrusion","volume":"544","author":[{"family":"Saw","given":"Thuan Beng"},{"family":"Doostmohammadi","given":"Amin"},{"family":"Nier","given":"Vincent"},{"family":"Kocgozlu","given":"Leyla"},{"family":"Thampi","given":"Sumesh"},{"family":"Toyama","given":"Yusuke"},{"family":"Marcq","given":"Philippe"},{"family":"Lim","given":"Chwee Teck"},{"family":"Yeomans","given":"Julia M."},{"family":"Ladoux","given":"Benoit"}],"issued":{"date-parts":[["2017",4,12]]}}},{"id":881,"uris":["http://zotero.org/users/9849344/items/VTQZDRS9"],"itemData":{"id":881,"type":"article-journal","abstract":"Tissues acquire function and shape via differentiation and morphogenesis. Both processes are driven by coordinating cellular forces and shapes at the tissue scale, but general principles governing this interplay remain to be discovered. Here we report that self-organization of myoblasts around integer topological defects, namely spirals and asters, suffices to establish complex multicellular architectures. In particular, these arrangements can trigger localized cell differentiation or, alternatively, when differentiation is inhibited, they can drive the growth of swirling protrusions. Both localized differentiation and growth of cellular vortices require specific stress patterns. By analysing the experimental velocity and orientational fields through active gel theory, we show that integer topological defects can generate force gradients that concentrate compressive stresses. We reveal these gradients by assessing spatial changes in nuclear volume and deformations of elastic pillars. We propose integer topological defects as mechanical organizing centres controlling differentiation and morphogenesis.","container-title":"Nature Materials","DOI":"10.1038/s41563-022-01194-5","ISSN":"1476-1122","issue":"5","journalAbbreviation":"Nat Mater","language":"eng","note":"PMID: 35145258\nPMCID: PMC7612693","page":"588-597","source":"PubMed","title":"Integer topological defects organize stresses driving tissue morphogenesis","volume":"21","author":[{"family":"Guillamat","given":"Pau"},{"family":"Blanch-Mercader","given":"Carles"},{"family":"Pernollet","given":"Guillaume"},{"family":"Kruse","given":"Karsten"},{"family":"Roux","given":"Aurélien"}],"issued":{"date-parts":[["2022",5]]}}}],"schema":"https://github.com/citation-style-language/schema/raw/master/csl-citation.json"} </w:instrText>
      </w:r>
      <w:r w:rsidR="007E441E">
        <w:fldChar w:fldCharType="separate"/>
      </w:r>
      <w:r w:rsidR="006B7D68">
        <w:rPr>
          <w:noProof/>
        </w:rPr>
        <w:t>(Saw et al., 2017; Guillamat et al., 2022)</w:t>
      </w:r>
      <w:r w:rsidR="007E441E">
        <w:fldChar w:fldCharType="end"/>
      </w:r>
      <w:r w:rsidR="006B7D68">
        <w:t>.</w:t>
      </w:r>
      <w:r w:rsidR="00130C49">
        <w:t xml:space="preserve"> ***</w:t>
      </w:r>
      <w:r w:rsidR="00130C49" w:rsidRPr="00130C49">
        <w:rPr>
          <w:color w:val="FF0000"/>
        </w:rPr>
        <w:t>does that go into morphogenesis?</w:t>
      </w:r>
    </w:p>
    <w:p w14:paraId="69489115" w14:textId="110664DD" w:rsidR="006B7D68" w:rsidRDefault="006B7D68" w:rsidP="00130C49">
      <w:pPr>
        <w:spacing w:line="360" w:lineRule="auto"/>
        <w:jc w:val="both"/>
      </w:pPr>
    </w:p>
    <w:p w14:paraId="3D5833B3" w14:textId="77777777" w:rsidR="00130C49" w:rsidRPr="00130C49" w:rsidRDefault="00130C49" w:rsidP="00130C49">
      <w:pPr>
        <w:spacing w:line="360" w:lineRule="auto"/>
        <w:jc w:val="both"/>
        <w:rPr>
          <w:color w:val="4472C4" w:themeColor="accent1"/>
        </w:rPr>
      </w:pPr>
    </w:p>
    <w:p w14:paraId="3733235A" w14:textId="515527D7" w:rsidR="0099526C" w:rsidRDefault="00616873" w:rsidP="00130C49">
      <w:pPr>
        <w:pStyle w:val="Heading3"/>
        <w:numPr>
          <w:ilvl w:val="0"/>
          <w:numId w:val="0"/>
        </w:numPr>
        <w:spacing w:line="360" w:lineRule="auto"/>
        <w:jc w:val="both"/>
      </w:pPr>
      <w:bookmarkStart w:id="3" w:name="_Toc112925135"/>
      <w:r>
        <w:t xml:space="preserve">2D and 3D </w:t>
      </w:r>
      <w:r w:rsidRPr="00564725">
        <w:t>morphogenesis:</w:t>
      </w:r>
      <w:bookmarkEnd w:id="3"/>
      <w:r w:rsidRPr="00564725">
        <w:t xml:space="preserve"> </w:t>
      </w:r>
    </w:p>
    <w:p w14:paraId="4BBFEE3D" w14:textId="32CC1A2B" w:rsidR="006D71F7" w:rsidRPr="00941F0D" w:rsidRDefault="00901CAC" w:rsidP="00941F0D">
      <w:pPr>
        <w:spacing w:line="360" w:lineRule="auto"/>
        <w:jc w:val="both"/>
        <w:rPr>
          <w:rFonts w:cstheme="minorHAnsi"/>
        </w:rPr>
      </w:pPr>
      <w:r>
        <w:t>In-plane morphogenesis of epithelial sheets can be mediated by c</w:t>
      </w:r>
      <w:r w:rsidR="003C5BBB">
        <w:t>ell behaviors such as cell rearrangements</w:t>
      </w:r>
      <w:r w:rsidR="0055277A">
        <w:t xml:space="preserve">, </w:t>
      </w:r>
      <w:r w:rsidR="006D71F7">
        <w:t>oriented cell division, cell death or cell shape changes</w:t>
      </w:r>
      <w:r w:rsidR="004E7C0D">
        <w:t xml:space="preserve"> </w:t>
      </w:r>
      <w:r w:rsidR="002241D6" w:rsidRPr="00941F0D">
        <w:rPr>
          <w:rFonts w:cstheme="minorHAnsi"/>
        </w:rPr>
        <w:fldChar w:fldCharType="begin"/>
      </w:r>
      <w:r w:rsidR="005B0D6B" w:rsidRPr="00941F0D">
        <w:rPr>
          <w:rFonts w:cstheme="minorHAnsi"/>
        </w:rPr>
        <w:instrText xml:space="preserve"> ADDIN ZOTERO_ITEM CSL_CITATION {"citationID":"vfpRQP3A","properties":{"formattedCitation":"(Aigouy et al., 2010; Merkel et al., 2017)","plainCitation":"(Aigouy et al., 2010; Merkel et al., 2017)","noteIndex":0},"citationItems":[{"id":704,"uris":["http://zotero.org/users/9849344/items/3H4CPANN"],"itemData":{"id":704,"type":"article-journal","abstract":"Planar cell polarity (PCP) proteins form polarized cortical domains that govern polarity of external structures such as hairs and cilia in both vertebrate and invertebrate epithelia. The mechanisms that globally orient planar polarity are not understood, and are investigated here in the Drosophila wing using a combination of experiment and theory. Planar polarity arises during growth and PCP domains are initially oriented toward the well-characterized organizer regions that control growth and patterning. At pupal stages, the wing hinge contracts, subjecting wing-blade epithelial cells to anisotropic tension in the proximal-distal axis. This results in precise patterns of oriented cell elongation, cell rearrangement and cell division that elongate the blade proximo-distally and realign planar polarity with the proximal-distal axis. Mutation of the atypical Cadherin Dachsous perturbs the global polarity pattern by altering epithelial dynamics. This mechanism utilizes the cellular movements that sculpt tissues to align planar polarity with tissue shape.","container-title":"Cell","DOI":"10.1016/j.cell.2010.07.042","ISSN":"1097-4172","issue":"5","journalAbbreviation":"Cell","language":"eng","note":"PMID: 20813263","page":"773-786","source":"PubMed","title":"Cell flow reorients the axis of planar polarity in the wing epithelium of Drosophila","volume":"142","author":[{"family":"Aigouy","given":"Benoît"},{"family":"Farhadifar","given":"Reza"},{"family":"Staple","given":"Douglas B."},{"family":"Sagner","given":"Andreas"},{"family":"Röper","given":"Jens-Christian"},{"family":"Jülicher","given":"Frank"},{"family":"Eaton","given":"Suzanne"}],"issued":{"date-parts":[["2010",9,3]]}}},{"id":682,"uris":["http://zotero.org/users/9849344/items/2B5GQ94G"],"itemData":{"id":682,"type":"article-journal","abstract":"In this article, we propose a general framework to study the dynamics and topology of cellular networks that capture the geometry of cell packings in two-dimensional tissues. Such epithelia undergo large-scale deformation during morphogenesis of a multicellular organism. Large-scale deformations emerge from many individual cellular events such as cell shape changes, cell rearrangements, cell divisions, and cell extrusions. Using a triangle-based representation of cellular network geometry, we obtain an exact decomposition of large-scale material deformation. Interestingly, our approach reveals contributions of correlations between cellular rotations and elongation as well as cellular growth and elongation to tissue deformation. Using this triangle method, we discuss tissue remodeling in the developing pupal wing of the fly Drosophila melanogaster.","container-title":"Physical Review E","DOI":"10.1103/PhysRevE.95.032401","issue":"3","journalAbbreviation":"Phys. Rev. E","note":"publisher: American Physical Society","page":"032401","source":"APS","title":"Triangles bridge the scales: Quantifying cellular contributions to tissue deformation","title-short":"Triangles bridge the scales","volume":"95","author":[{"family":"Merkel","given":"Matthias"},{"family":"Etournay","given":"Raphaël"},{"family":"Popović","given":"Marko"},{"family":"Salbreux","given":"Guillaume"},{"family":"Eaton","given":"Suzanne"},{"family":"Jülicher","given":"Frank"}],"issued":{"date-parts":[["2017",3,1]]}}}],"schema":"https://github.com/citation-style-language/schema/raw/master/csl-citation.json"} </w:instrText>
      </w:r>
      <w:r w:rsidR="002241D6" w:rsidRPr="00941F0D">
        <w:rPr>
          <w:rFonts w:cstheme="minorHAnsi"/>
        </w:rPr>
        <w:fldChar w:fldCharType="separate"/>
      </w:r>
      <w:r w:rsidR="005B0D6B" w:rsidRPr="00941F0D">
        <w:rPr>
          <w:rFonts w:cstheme="minorHAnsi"/>
          <w:noProof/>
        </w:rPr>
        <w:t>(Aigouy et al., 2010; Merkel et al., 2017)</w:t>
      </w:r>
      <w:r w:rsidR="002241D6" w:rsidRPr="00941F0D">
        <w:rPr>
          <w:rFonts w:cstheme="minorHAnsi"/>
        </w:rPr>
        <w:fldChar w:fldCharType="end"/>
      </w:r>
      <w:r w:rsidR="004E7C0D" w:rsidRPr="00941F0D">
        <w:rPr>
          <w:rFonts w:cstheme="minorHAnsi"/>
        </w:rPr>
        <w:t>.</w:t>
      </w:r>
    </w:p>
    <w:p w14:paraId="15FAE204" w14:textId="65B2FE60" w:rsidR="000A1E39" w:rsidRDefault="000A1E39" w:rsidP="00941F0D">
      <w:pPr>
        <w:spacing w:line="360" w:lineRule="auto"/>
        <w:jc w:val="both"/>
      </w:pPr>
      <w:r w:rsidRPr="00941F0D">
        <w:rPr>
          <w:rFonts w:cstheme="minorHAnsi"/>
        </w:rPr>
        <w:t xml:space="preserve">The ability remodel tissue shape though coordinated neighbor exchanges has been described in various systems and is not unique to epithelia </w:t>
      </w:r>
      <w:r w:rsidRPr="00941F0D">
        <w:rPr>
          <w:rFonts w:cstheme="minorHAnsi"/>
        </w:rPr>
        <w:fldChar w:fldCharType="begin"/>
      </w:r>
      <w:r w:rsidRPr="00941F0D">
        <w:rPr>
          <w:rFonts w:cstheme="minorHAnsi"/>
        </w:rPr>
        <w:instrText xml:space="preserve"> ADDIN ZOTERO_ITEM CSL_CITATION {"citationID":"FztNtSSy","properties":{"unsorted":true,"formattedCitation":"(Warga &amp; Kimmel, 1990; Irvine &amp; Wieschaus, 1994; Keller et al., 2000; Wallingford &amp; Harland, 2002)","plainCitation":"(Warga &amp; Kimmel, 1990; Irvine &amp; Wieschaus, 1994; Keller et al., 2000; Wallingford &amp; Harland, 2002)","noteIndex":0},"citationItems":[{"id":655,"uris":["http://zotero.org/users/9849344/items/AXCHEMV5"],"itemData":{"id":655,"type":"article-journal","abstract":"Beginning during the late blastula stage in zebrafish, cells located beneath a surface epithelial layer of the blastoderm undergo rearrangements that accompany major changes in shape of the embryo. We describe three distinctive kinds of cell rearrangements. (1) Radial cell intercalations during epiboly mix cells located deeply in the blastoderm among more superficial ones. These rearrangements thoroughly stir the positions of deep cells, as the blastoderm thins and spreads across the yolk cell. (2) Involution at or near the blastoderm margin occurs during gastrulation. This movement folds the blastoderm into two cellular layers, the epiblast and hypoblast, within a ring (the germ ring) around its entire circumference. Involuting cells move anteriorwards in the hypoblast relative to cells that remain in the epiblast; the movement shears the positions of cells that were neighbors before gastrulation. Involuting cells eventually form endoderm and mesoderm, in an anterior-posterior sequence according to the time of involution. The epiblast is equivalent to embryonic ectoderm. (3) Mediolateral cell intercalations in both the epiblast and hypoblast mediate convergence and extension movements towards the dorsal side of the gastrula. By this rearrangement, cells that were initially neighboring one another become dispersed along the anterior-posterior axis of the embryo. Epiboly, involution and convergent extension in zebrafish involve the same kinds of cellular rearrangements as in amphibians, and they occur during comparable stages of embryogenesis.","container-title":"Development (Cambridge, England)","DOI":"10.1242/dev.108.4.569","ISSN":"0950-1991","issue":"4","journalAbbreviation":"Development","language":"eng","note":"PMID: 2387236","page":"569-580","source":"PubMed","title":"Cell movements during epiboly and gastrulation in zebrafish","volume":"108","author":[{"family":"Warga","given":"R. M."},{"family":"Kimmel","given":"C. B."}],"issued":{"date-parts":[["1990",4]]}}},{"id":653,"uris":["http://zotero.org/users/9849344/items/G2BC288I"],"itemData":{"id":653,"type":"article-journal","abstract":"After the onset of gastrulation, the Drosophila germband undergoes a morphological change in which its length along the anterior-posterior axis increases over two-and-a-half fold while its width along the dorsal-ventral axis simultaneously narrows. The behavior of individual cells during germband extension was investigated by epi-illumination and time-lapse video microscopy of living embryos. Cells intercalate between their dorsal and ventral neighbors during extension, increasing the number of cells along the anterior-posterior axis while decreasing the number of cells along the dorsal-ventral axis. Mutations that reduce segmental subdivision of the embryo along the anterior-posterior axis decrease both germband extension and its associated cell intercalation. In contrast, cell intercalation and germband extension are still detected in embryos that lack dorsal-ventral polarity. Characterization of germband extension and cell intercalation in mutant embryos with altered segmentation gene expression indicates that these processes are regionally autonomous and are dependent upon the establishment of striped expression patterns for certain pair-rule genes. Based on these observations, we propose a model for germband extension in which cell intercalation results from the establishment of adhesive differences between stripes of cells by pair-rule genes.","container-title":"Development (Cambridge, England)","DOI":"10.1242/dev.120.4.827","ISSN":"0950-1991","issue":"4","journalAbbreviation":"Development","language":"eng","note":"PMID: 7600960","page":"827-841","source":"PubMed","title":"Cell intercalation during Drosophila germband extension and its regulation by pair-rule segmentation genes","volume":"120","author":[{"family":"Irvine","given":"K. D."},{"family":"Wieschaus","given":"E."}],"issued":{"date-parts":[["1994",4]]}}},{"id":646,"uris":["http://zotero.org/users/9849344/items/EV4XE6BK"],"itemData":{"id":646,"type":"article-journal","abstract":"The cells of many embryonic tissues actively narrow in one dimension (convergence) and lengthen in the perpendicular dimension (extension). Convergence and extension are ubiquitous and important tissue movements in metazoan morphogenesis. In vertebrates, the dorsal axial and paraxial mesodermal tissues, the notochordal and somitic mesoderm, converge and extend. In amphibians as well as a number of other organisms where these movements appear, they occur by mediolateral cell intercalation, the rearrangement of cells along the mediolateral axis to produce an array that is narrower in this axis and longer in the anteroposterior axis. In amphibians, mesodermal cell intercalation is driven by bipolar, mediolaterally directed protrusive activity, which appears to exert traction on adjacent cells and pulls the cells between one another. In addition, the notochordal–somitic boundary functions in convergence and extension by ‘capturing’ notochordal cells as they contact the boundary, thus elongating the boundary. The prospective neural tissue also actively converges and extends parallel with the mesoderm. In contrast to the mesoderm, cell intercalation in the neural plate normally occurs by monopolar protrusive activity directed medially, towards the midline notoplate–floor–plate region. In contrast, the notoplate–floor–plate region appears to converge and extend by adhering to and being towed by or perhaps migrating on the underlying notochord. Converging and extending mesoderm stiffens by a factor of three or four and exerts up to 0.6 μN force. Therefore, active, force–producing convergent extension, the mechanism of cell intercalation, requires a mechanism to actively pull cells between one another while maintaining a tissue stiffness sufficient to push with a substantial force. Based on the evidence thus far, a cell–cell traction model of intercalation is described. The essential elements of such a morphogenic machine appear to be (i) bipolar, mediolaterally orientated or monopolar, medially directed protrusive activity; (ii) this protrusive activity results in mediolaterally orientated or medially directed traction of cells on one another; (iii) tractive protrusions are confined to the ends of the cells; (iv) a mechanically stable cell cortex over the bulk of the cell body which serves as a movable substratum for the orientated or directed cell traction. The implications of this model for cell adhesion, regulation of cell motility and cell polarity, and cell and tissue biomechanics are discussed.","container-title":"Philosophical Transactions of the Royal Society of London. Series B: Biological Sciences","DOI":"10.1098/rstb.2000.0626","issue":"1399","note":"publisher: Royal Society","page":"897-922","source":"royalsocietypublishing.org (Atypon)","title":"Mechanisms of convergence and extension by cell intercalation","volume":"355","author":[{"family":"Keller","given":"Ray"},{"family":"Davidson","given":"Lance"},{"family":"Edlund","given":"Anna"},{"family":"Elul","given":"Tamira"},{"family":"Ezin","given":"Max"},{"family":"Shook","given":"David"},{"family":"Skoglund","given":"Paul"}],"issued":{"date-parts":[["2000",7,29]]}}},{"id":650,"uris":["http://zotero.org/users/9849344/items/LQ23GEER"],"itemData":{"id":650,"type":"article-journal","abstract":"In Xenopus, Dishevelled (Xdsh) signaling is required for both neural tube closure and neural convergent extension, but the connection between these two morphogenetic processes remains unclear. Indeed normal neurulation requires several different cell polarity decisions, any of which may require Xdsh signaling. In this paper we address two issues: (1) which aspects of normal neurulation require Xdsh function; and (2) what role convergent extension plays in the closure of the neural tube. We show that Xdsh signaling is not required for neural fold elevation, medial movement or fusion. Disruption of Xdsh signaling therefore provides a specific tool for uncoupling convergent extension from other processes of neurulation. Using disruption of Xdsh signaling, we demonstrate that convergent extension is crucial to tube closure. Targeted injection revealed that Xdsh function was required specifically in the midline for normal neural tube closure. We suggest that the inherent movement of the neural folds can accomplish only a finite amount of medial progress and that convergent extension of the midline is necessary to reduce the distance between the nascent neural folds, allowing them to meet and fuse. Similar results with Xenopus strabismus implicate the planar cell polarity (PCP) signaling cascade in neural convergent extension and tube closure. Together, these data demonstrate that PCP-mediated convergent extension movements are crucial to proper vertebrate neurulation.","container-title":"Development (Cambridge, England)","DOI":"10.1242/dev.00123","ISSN":"0950-1991","issue":"24","journalAbbreviation":"Development","language":"eng","note":"PMID: 12421719","page":"5815-5825","source":"PubMed","title":"Neural tube closure requires Dishevelled-dependent convergent extension of the midline","volume":"129","author":[{"family":"Wallingford","given":"John B."},{"family":"Harland","given":"Richard M."}],"issued":{"date-parts":[["2002",12]]}}}],"schema":"https://github.com/citation-style-language/schema/raw/master/csl-citation.json"} </w:instrText>
      </w:r>
      <w:r w:rsidRPr="00941F0D">
        <w:rPr>
          <w:rFonts w:cstheme="minorHAnsi"/>
        </w:rPr>
        <w:fldChar w:fldCharType="separate"/>
      </w:r>
      <w:r w:rsidRPr="00941F0D">
        <w:rPr>
          <w:rFonts w:cstheme="minorHAnsi"/>
          <w:noProof/>
        </w:rPr>
        <w:t>(Warga &amp; Kimmel, 1990; Irvine &amp; Wieschaus, 1994; Keller et al., 2000; Wallingford &amp; Harland, 2002)</w:t>
      </w:r>
      <w:r w:rsidRPr="00941F0D">
        <w:rPr>
          <w:rFonts w:cstheme="minorHAnsi"/>
        </w:rPr>
        <w:fldChar w:fldCharType="end"/>
      </w:r>
      <w:r w:rsidRPr="00941F0D">
        <w:rPr>
          <w:rFonts w:cstheme="minorHAnsi"/>
        </w:rPr>
        <w:t xml:space="preserve">. Cell intercalations in epithelia require the remodeling of cell-cell junctions, a process that is characterized by the shrinkage of a bond between two neighboring cells, a transient stage 4-fold vertex stage and the formation of a new bond perpendicular to the lost bond. This process is referred to as a T1 transition </w:t>
      </w:r>
      <w:r w:rsidRPr="00941F0D">
        <w:rPr>
          <w:rFonts w:cstheme="minorHAnsi"/>
          <w:color w:val="000000" w:themeColor="text1"/>
        </w:rPr>
        <w:fldChar w:fldCharType="begin"/>
      </w:r>
      <w:r w:rsidR="00A0730E">
        <w:rPr>
          <w:rFonts w:cstheme="minorHAnsi"/>
          <w:color w:val="000000" w:themeColor="text1"/>
        </w:rPr>
        <w:instrText xml:space="preserve"> ADDIN ZOTERO_ITEM CSL_CITATION {"citationID":"CkLEdG95","properties":{"formattedCitation":"(Bertet et al., 2004)","plainCitation":"(Bertet et al., 2004)","noteIndex":0},"citationItems":[{"id":532,"uris":["http://zotero.org/users/9849344/items/T4GMSYTY"],"itemData":{"id":532,"type":"article-journal","container-title":"Nature","DOI":"10.1038/nature02590","ISSN":"0028-0836, 1476-4687","issue":"6992","journalAbbreviation":"Nature","language":"en","page":"667-671","source":"DOI.org (Crossref)","title":"Myosin-dependent junction remodelling controls planar cell intercalation and axis elongation","volume":"429","author":[{"family":"Bertet","given":"Claire"},{"family":"Sulak","given":"Lawrence"},{"family":"Lecuit","given":"Thomas"}],"issued":{"date-parts":[["2004",6]]}}}],"schema":"https://github.com/citation-style-language/schema/raw/master/csl-citation.json"} </w:instrText>
      </w:r>
      <w:r w:rsidRPr="00941F0D">
        <w:rPr>
          <w:rFonts w:cstheme="minorHAnsi"/>
          <w:color w:val="000000" w:themeColor="text1"/>
        </w:rPr>
        <w:fldChar w:fldCharType="separate"/>
      </w:r>
      <w:r w:rsidRPr="00941F0D">
        <w:rPr>
          <w:rFonts w:cstheme="minorHAnsi"/>
          <w:noProof/>
          <w:color w:val="000000" w:themeColor="text1"/>
        </w:rPr>
        <w:t xml:space="preserve">(Bertet et al., </w:t>
      </w:r>
      <w:r w:rsidRPr="00941F0D">
        <w:rPr>
          <w:rFonts w:cstheme="minorHAnsi"/>
          <w:noProof/>
          <w:color w:val="000000" w:themeColor="text1"/>
        </w:rPr>
        <w:lastRenderedPageBreak/>
        <w:t>2004)</w:t>
      </w:r>
      <w:r w:rsidRPr="00941F0D">
        <w:rPr>
          <w:rFonts w:cstheme="minorHAnsi"/>
          <w:color w:val="000000" w:themeColor="text1"/>
        </w:rPr>
        <w:fldChar w:fldCharType="end"/>
      </w:r>
      <w:r w:rsidRPr="00941F0D">
        <w:rPr>
          <w:rFonts w:cstheme="minorHAnsi"/>
          <w:color w:val="000000" w:themeColor="text1"/>
        </w:rPr>
        <w:t xml:space="preserve">. A more complex form of rearrangements during large scale tissue elongation and thinning movements are rosette based intercalations </w:t>
      </w:r>
      <w:r w:rsidRPr="00941F0D">
        <w:rPr>
          <w:rFonts w:cstheme="minorHAnsi"/>
          <w:color w:val="000000" w:themeColor="text1"/>
        </w:rPr>
        <w:fldChar w:fldCharType="begin"/>
      </w:r>
      <w:r w:rsidRPr="00941F0D">
        <w:rPr>
          <w:rFonts w:cstheme="minorHAnsi"/>
          <w:color w:val="000000" w:themeColor="text1"/>
        </w:rPr>
        <w:instrText xml:space="preserve"> ADDIN ZOTERO_ITEM CSL_CITATION {"citationID":"gv6mvzn6","properties":{"formattedCitation":"(Blankenship et al., 2006)","plainCitation":"(Blankenship et al., 2006)","noteIndex":0},"citationItems":[{"id":665,"uris":["http://zotero.org/users/9849344/items/LR3WD62F"],"itemData":{"id":665,"type":"article-journal","abstract":"Elongation of the body axis is accompanied by the assembly of a polarized cytoarchitecture that provides the basis for directional cell behavior. We find that planar polarity in the Drosophila embryo is established through a sequential enrichment of actin-myosin cables and adherens junction proteins in complementary surface domains. F-actin accumulation at AP interfaces represents the first break in planar symmetry and occurs independently of proper junctional protein distribution at DV interfaces. Polarized cells engage in a novel program of locally coordinated behavior to generate multicellular rosette structures that form and resolve in a directional fashion. Actin-myosin structures align across multiple cells during rosette formation, and adherens junction proteins assemble in a stepwise fashion during rosette resolution. Patterning genes essential for axis elongation selectively affect the frequency and directionality of rosette formation. We propose that the generation of higher-order rosette structures links local cell interactions to global tissue reorganization during morphogenesis.","container-title":"Developmental Cell","DOI":"10.1016/j.devcel.2006.09.007","ISSN":"1534-5807","issue":"4","journalAbbreviation":"Dev Cell","language":"eng","note":"PMID: 17011486","page":"459-470","source":"PubMed","title":"Multicellular rosette formation links planar cell polarity to tissue morphogenesis","volume":"11","author":[{"family":"Blankenship","given":"J. Todd"},{"family":"Backovic","given":"Stephanie T."},{"family":"Sanny","given":"Justina S. P."},{"family":"Weitz","given":"Ori"},{"family":"Zallen","given":"Jennifer A."}],"issued":{"date-parts":[["2006",10]]}}}],"schema":"https://github.com/citation-style-language/schema/raw/master/csl-citation.json"} </w:instrText>
      </w:r>
      <w:r w:rsidRPr="00941F0D">
        <w:rPr>
          <w:rFonts w:cstheme="minorHAnsi"/>
          <w:color w:val="000000" w:themeColor="text1"/>
        </w:rPr>
        <w:fldChar w:fldCharType="separate"/>
      </w:r>
      <w:r w:rsidRPr="00941F0D">
        <w:rPr>
          <w:rFonts w:cstheme="minorHAnsi"/>
          <w:noProof/>
          <w:color w:val="000000" w:themeColor="text1"/>
        </w:rPr>
        <w:t>(Blankenship et al., 2006)</w:t>
      </w:r>
      <w:r w:rsidRPr="00941F0D">
        <w:rPr>
          <w:rFonts w:cstheme="minorHAnsi"/>
          <w:color w:val="000000" w:themeColor="text1"/>
        </w:rPr>
        <w:fldChar w:fldCharType="end"/>
      </w:r>
      <w:r w:rsidRPr="00941F0D">
        <w:rPr>
          <w:rFonts w:cstheme="minorHAnsi"/>
          <w:color w:val="000000" w:themeColor="text1"/>
        </w:rPr>
        <w:t xml:space="preserve">. </w:t>
      </w:r>
      <w:r w:rsidRPr="00941F0D">
        <w:rPr>
          <w:rFonts w:cstheme="minorHAnsi"/>
        </w:rPr>
        <w:t>Cell rearrangements require contractile and ad</w:t>
      </w:r>
      <w:r>
        <w:t xml:space="preserve">hesive properties between cells. In Drosophila contraction is mediated by the action of </w:t>
      </w:r>
      <w:proofErr w:type="spellStart"/>
      <w:r>
        <w:t>nonmuscle</w:t>
      </w:r>
      <w:proofErr w:type="spellEnd"/>
      <w:r>
        <w:t xml:space="preserve"> myosin II on actin filaments and adhesive function is </w:t>
      </w:r>
      <w:r w:rsidR="00941F0D">
        <w:t>sustained</w:t>
      </w:r>
      <w:r>
        <w:t xml:space="preserve"> at the cell interfaces though adherence junction proteins, such as E-cadherin, </w:t>
      </w:r>
      <w:r>
        <w:sym w:font="Symbol" w:char="F061"/>
      </w:r>
      <w:r>
        <w:t xml:space="preserve">-catenin and </w:t>
      </w:r>
      <w:r>
        <w:sym w:font="Symbol" w:char="F062"/>
      </w:r>
      <w:r>
        <w:t xml:space="preserve">-catenin </w:t>
      </w:r>
      <w:r>
        <w:fldChar w:fldCharType="begin"/>
      </w:r>
      <w:r>
        <w:instrText xml:space="preserve"> ADDIN ZOTERO_ITEM CSL_CITATION {"citationID":"fXy9BBxJ","properties":{"formattedCitation":"(Par\\uc0\\u233{} &amp; Zallen, 2020)","plainCitation":"(Paré &amp; Zallen, 2020)","dontUpdate":true,"noteIndex":0},"citationItems":[{"id":640,"uris":["http://zotero.org/users/9849344/items/NFMAVMAF"],"itemData":{"id":640,"type":"chapter","abstract":"Convergent extension is a conserved mechanism for elongating tissues. In the Drosophila embryo, convergent extension is driven by planar polarized cell intercalation and is a paradigm for understanding the cellular, molecular, and biophysical mechanisms that establish tissue structure. Studies of convergent extension in Drosophila have provided key insights into the force-generating molecules that promote convergent extension in epithelial tissues, as well as the global systems of spatial information that systematically organize these cell behaviors. A general framework has emerged in which asymmetrically localized proteins involved in cytoskeletal tension and cell adhesion direct oriented cell movements, and spatial signals provided by the Toll, Tartan, and Teneurin receptor families break planar symmetry to establish and coordinate planar cell polarity throughout the tissue. In this chapter, we describe the cellular, molecular, and biophysical mechanisms that regulate cell intercalation in the Drosophila embryo, and discuss how research in this system has revealed conserved biological principles that control the organization of multicellular tissues and animal body plans.","collection-title":"Gastrulation: From Embryonic Pattern to Form","container-title":"Current Topics in Developmental Biology","language":"en","note":"DOI: 10.1016/bs.ctdb.2019.11.014","page":"167-193","publisher":"Academic Press","source":"ScienceDirect","title":"Chapter Six - Cellular, molecular, and biophysical control of epithelial cell intercalation","URL":"https://www.sciencedirect.com/science/article/pii/S0070215319301012","volume":"136","author":[{"family":"Paré","given":"Adam C."},{"family":"Zallen","given":"Jennifer A."}],"editor":[{"family":"Solnica-Krezel","given":"Lilianna"}],"accessed":{"date-parts":[["2022",9,4]]},"issued":{"date-parts":[["2020",1,1]]}}}],"schema":"https://github.com/citation-style-language/schema/raw/master/csl-citation.json"} </w:instrText>
      </w:r>
      <w:r>
        <w:fldChar w:fldCharType="separate"/>
      </w:r>
      <w:r w:rsidRPr="00F751C1">
        <w:rPr>
          <w:rFonts w:ascii="Calibri" w:cs="Calibri"/>
        </w:rPr>
        <w:t>(</w:t>
      </w:r>
      <w:r>
        <w:t xml:space="preserve">reviewed by  </w:t>
      </w:r>
      <w:r w:rsidRPr="00F751C1">
        <w:rPr>
          <w:rFonts w:ascii="Calibri" w:cs="Calibri"/>
        </w:rPr>
        <w:t>Paré &amp; Zallen, 2020)</w:t>
      </w:r>
      <w:r>
        <w:fldChar w:fldCharType="end"/>
      </w:r>
      <w:r>
        <w:t xml:space="preserve">. Directionality of cellular rearrangements is generally attributed to asymmetrical myosin localization and activity and modulation on cell-cell adhesion </w:t>
      </w:r>
      <w:r>
        <w:fldChar w:fldCharType="begin"/>
      </w:r>
      <w:r>
        <w:instrText xml:space="preserve"> ADDIN ZOTERO_ITEM CSL_CITATION {"citationID":"OgFLbFE6","properties":{"formattedCitation":"(Fernandez-Gonzalez et al., 2009; Rauzi et al., 2008)","plainCitation":"(Fernandez-Gonzalez et al., 2009; Rauzi et al., 2008)","noteIndex":0},"citationItems":[{"id":671,"uris":["http://zotero.org/users/9849344/items/GNU752BK"],"itemData":{"id":671,"type":"article-journal","abstract":"Axis elongation in Drosophila occurs through polarized cell rearrangements driven by actomyosin contractility. Myosin II promotes neighbor exchange through the contraction of single cell boundaries, while the contraction of myosin II structures spanning multiple pairs of cells leads to rosette formation. Here we show that multicellular actomyosin cables form at a higher frequency than expected by chance, indicating that cable assembly is an active process. Multicellular cables are sites of increased mechanical tension as measured by laser ablation. Fluorescence recovery after photobleaching experiments show that myosin II is stabilized at the cortex in regions of increased tension. Myosin II is recruited in response to an ectopic force and relieving tension leads to a rapid loss of myosin, indicating that tension is necessary and sufficient for cortical myosin localization. These results demonstrate that myosin II dynamics are regulated by tension in a positive feedback loop that leads to multicellular actomyosin cable formation and efficient tissue elongation.","container-title":"Developmental Cell","DOI":"10.1016/j.devcel.2009.09.003","ISSN":"1878-1551","issue":"5","journalAbbreviation":"Dev Cell","language":"eng","note":"PMID: 19879198\nPMCID: PMC2854079","page":"736-743","source":"PubMed","title":"Myosin II dynamics are regulated by tension in intercalating cells","volume":"17","author":[{"family":"Fernandez-Gonzalez","given":"Rodrigo"},{"family":"Simoes","given":"Sérgio de Matos"},{"family":"Röper","given":"Jens-Christian"},{"family":"Eaton","given":"Suzanne"},{"family":"Zallen","given":"Jennifer A."}],"issued":{"date-parts":[["2009",11]]}}},{"id":674,"uris":["http://zotero.org/users/9849344/items/ZIAF5MVV"],"itemData":{"id":674,"type":"article-journal","abstract":"The morphogenesis of developing embryos and organs relies on the ability of cells to remodel their contacts with neighbouring cells. Using quantitative modelling and laser nano-dissection, we probed the mechanics of a morphogenetic process, the elongation of Drosophila melanogaster embryos, which results from polarized cell neighbour exchanges. We show that anisotropy of cortical tension at apical cell junctions is sufficient to drive tissue elongation. We estimated its value through comparisons between in silico and in vivo data using various tissue descriptors. Nano-dissection of the actomyosin network indicates that tension is anisotropically distributed and depends on myosin II accumulation. Junction relaxation after nano-dissection also suggests that cortical elastic forces are dominant in this process. Interestingly, fluctuations in vertex position (points where three or more cells meet) facilitate neighbour exchanges. We delineate the contribution of subcellular tensile activity polarizing junction remodelling, and the permissive role of vertex fluctuations during tissue elongation.","container-title":"Nature Cell Biology","DOI":"10.1038/ncb1798","ISSN":"1476-4679","issue":"12","journalAbbreviation":"Nat Cell Biol","language":"eng","note":"PMID: 18978783","page":"1401-1410","source":"PubMed","title":"Nature and anisotropy of cortical forces orienting Drosophila tissue morphogenesis","volume":"10","author":[{"family":"Rauzi","given":"Matteo"},{"family":"Verant","given":"Pascale"},{"family":"Lecuit","given":"Thomas"},{"family":"Lenne","given":"Pierre-François"}],"issued":{"date-parts":[["2008",12]]}}}],"schema":"https://github.com/citation-style-language/schema/raw/master/csl-citation.json"} </w:instrText>
      </w:r>
      <w:r>
        <w:fldChar w:fldCharType="separate"/>
      </w:r>
      <w:r>
        <w:rPr>
          <w:rFonts w:ascii="Calibri" w:cs="Calibri"/>
        </w:rPr>
        <w:t>(Fernandez-Gonzalez et al., 2009; Rauzi et al., 2008)</w:t>
      </w:r>
      <w:r>
        <w:fldChar w:fldCharType="end"/>
      </w:r>
      <w:r>
        <w:t xml:space="preserve">. Planar polarized contractility and adhesion are mediated by Rho kinase localization and can also be modulated by turnover and composition of adherents junctions as well as feedback and plasticity between adhesive and contractile components </w:t>
      </w:r>
      <w:r>
        <w:fldChar w:fldCharType="begin"/>
      </w:r>
      <w:r>
        <w:instrText xml:space="preserve"> ADDIN ZOTERO_ITEM CSL_CITATION {"citationID":"GNDYnq2L","properties":{"unsorted":true,"formattedCitation":"(Sim\\uc0\\u245{}es et al., 2010; Par\\uc0\\u233{} &amp; Zallen, 2020)","plainCitation":"(Simões et al., 2010; Paré &amp; Zallen, 2020)","noteIndex":0},"citationItems":[{"id":668,"uris":["http://zotero.org/users/9849344/items/3NNSX7KH"],"itemData":{"id":668,"type":"article-journal","abstract":"Cell rearrangements shape the Drosophila embryo via spatially regulated changes in cell shape and adhesion. We show that Bazooka/Par-3 (Baz) is required for the planar polarized distribution of myosin II and adherens junction proteins and polarized intercalary behavior is disrupted in baz mutants. The myosin II activator Rho-kinase is asymmetrically enriched at the anterior and posterior borders of intercalating cells in a pattern complementary to Baz. Loss of Rho-kinase results in expansion of the Baz domain, and activated Rho-kinase is sufficient to exclude Baz from the cortex. The planar polarized distribution of Baz requires its C-terminal domain. Rho-kinase can phosphorylate this domain and inhibit its interaction with phosphoinositide membrane lipids, suggesting a mechanism by which Rho-kinase could regulate Baz association with the cell cortex. These results demonstrate that Rho-kinase plays an instructive role in planar polarity by targeting Baz/Par-3 and myosin II to complementary cortical domains.","container-title":"Developmental Cell","DOI":"10.1016/j.devcel.2010.08.011","ISSN":"1534-5807","issue":"3","journalAbbreviation":"Developmental Cell","language":"en","page":"377-388","source":"ScienceDirect","title":"Rho-Kinase Directs Bazooka/Par-3 Planar Polarity during Drosophila Axis Elongation","volume":"19","author":[{"family":"Simões","given":"Sérgio de Matos"},{"family":"Blankenship","given":"J. Todd"},{"family":"Weitz","given":"Ori"},{"family":"Farrell","given":"Dene L."},{"family":"Tamada","given":"Masako"},{"family":"Fernandez-Gonzalez","given":"Rodrigo"},{"family":"Zallen","given":"Jennifer A."}],"issued":{"date-parts":[["2010",9,14]]}}},{"id":640,"uris":["http://zotero.org/users/9849344/items/NFMAVMAF"],"itemData":{"id":640,"type":"chapter","abstract":"Convergent extension is a conserved mechanism for elongating tissues. In the Drosophila embryo, convergent extension is driven by planar polarized cell intercalation and is a paradigm for understanding the cellular, molecular, and biophysical mechanisms that establish tissue structure. Studies of convergent extension in Drosophila have provided key insights into the force-generating molecules that promote convergent extension in epithelial tissues, as well as the global systems of spatial information that systematically organize these cell behaviors. A general framework has emerged in which asymmetrically localized proteins involved in cytoskeletal tension and cell adhesion direct oriented cell movements, and spatial signals provided by the Toll, Tartan, and Teneurin receptor families break planar symmetry to establish and coordinate planar cell polarity throughout the tissue. In this chapter, we describe the cellular, molecular, and biophysical mechanisms that regulate cell intercalation in the Drosophila embryo, and discuss how research in this system has revealed conserved biological principles that control the organization of multicellular tissues and animal body plans.","collection-title":"Gastrulation: From Embryonic Pattern to Form","container-title":"Current Topics in Developmental Biology","language":"en","note":"DOI: 10.1016/bs.ctdb.2019.11.014","page":"167-193","publisher":"Academic Press","source":"ScienceDirect","title":"Chapter Six - Cellular, molecular, and biophysical control of epithelial cell intercalation","URL":"https://www.sciencedirect.com/science/article/pii/S0070215319301012","volume":"136","author":[{"family":"Paré","given":"Adam C."},{"family":"Zallen","given":"Jennifer A."}],"editor":[{"family":"Solnica-Krezel","given":"Lilianna"}],"accessed":{"date-parts":[["2022",9,4]]},"issued":{"date-parts":[["2020",1,1]]}}}],"schema":"https://github.com/citation-style-language/schema/raw/master/csl-citation.json"} </w:instrText>
      </w:r>
      <w:r>
        <w:fldChar w:fldCharType="separate"/>
      </w:r>
      <w:r w:rsidRPr="00DA07A3">
        <w:rPr>
          <w:rFonts w:ascii="Calibri" w:cs="Calibri"/>
        </w:rPr>
        <w:t>(Simões et al., 2010; Paré &amp; Zallen, 2020)</w:t>
      </w:r>
      <w:r>
        <w:fldChar w:fldCharType="end"/>
      </w:r>
      <w:r>
        <w:t xml:space="preserve">. </w:t>
      </w:r>
    </w:p>
    <w:p w14:paraId="749BD05E" w14:textId="77777777" w:rsidR="006D71F7" w:rsidRDefault="006D71F7" w:rsidP="00941F0D">
      <w:pPr>
        <w:spacing w:line="360" w:lineRule="auto"/>
        <w:jc w:val="both"/>
      </w:pPr>
    </w:p>
    <w:p w14:paraId="066174A2" w14:textId="77777777" w:rsidR="00A70E87" w:rsidRDefault="000A1E39" w:rsidP="00941F0D">
      <w:pPr>
        <w:spacing w:line="360" w:lineRule="auto"/>
        <w:jc w:val="both"/>
      </w:pPr>
      <w:r>
        <w:t xml:space="preserve">Similar to </w:t>
      </w:r>
      <w:r w:rsidR="000913FD">
        <w:t xml:space="preserve">oriented </w:t>
      </w:r>
      <w:r>
        <w:t xml:space="preserve">rearrangements, the </w:t>
      </w:r>
      <w:r w:rsidR="000913FD">
        <w:t>orientation</w:t>
      </w:r>
      <w:r>
        <w:t xml:space="preserve"> of cell divisions </w:t>
      </w:r>
      <w:r w:rsidR="00D44043">
        <w:t>modifies</w:t>
      </w:r>
      <w:r>
        <w:t xml:space="preserve"> tissue shape though their effects on tissue topology. Thus, c</w:t>
      </w:r>
      <w:r w:rsidR="002241D6">
        <w:t xml:space="preserve">ell divisions are not a mere byproduct of tissue growth but </w:t>
      </w:r>
      <w:r>
        <w:t>ha</w:t>
      </w:r>
      <w:r w:rsidR="000913FD">
        <w:t>ve</w:t>
      </w:r>
      <w:r w:rsidR="002241D6">
        <w:t xml:space="preserve"> been shown to </w:t>
      </w:r>
      <w:r w:rsidR="006B227F">
        <w:t>contribute to t</w:t>
      </w:r>
      <w:r w:rsidR="0055277A">
        <w:t>issue morphogenesis by</w:t>
      </w:r>
      <w:r w:rsidR="006F58E2">
        <w:t xml:space="preserve"> </w:t>
      </w:r>
      <w:r w:rsidR="0055277A">
        <w:t>division</w:t>
      </w:r>
      <w:r w:rsidR="006F58E2">
        <w:t xml:space="preserve"> along the axis of tissue extension </w:t>
      </w:r>
      <w:r w:rsidR="00090BD5">
        <w:fldChar w:fldCharType="begin"/>
      </w:r>
      <w:r w:rsidR="005B0D6B">
        <w:instrText xml:space="preserve"> ADDIN ZOTERO_ITEM CSL_CITATION {"citationID":"4FJALDWY","properties":{"formattedCitation":"(da Silva &amp; Vincent, 2007; Gong et al., 2004)","plainCitation":"(da Silva &amp; Vincent, 2007; Gong et al., 2004)","noteIndex":0},"citationItems":[{"id":707,"uris":["http://zotero.org/users/9849344/items/XW7T8AEG"],"itemData":{"id":707,"type":"article-journal","abstract":"Tissue elongation is a general feature of morphogenesis. One example is the extension of the germband, which occurs during early embryogenesis in Drosophila. In the anterior part of the embryo, elongation follows from a process of cell intercalation. In this study, we follow cell behaviour at the posterior of the extending germband. We find that, in this region, cell divisions are mostly oriented longitudinally during the fast phase of elongation. Inhibiting cell divisions prevents longitudinal deformation of the posterior region and leads to an overall reduction in the rate and extent of elongation. Thus, as in zebrafish embryos, cell intercalation and oriented cell division together contribute to tissue elongation. We also show that the proportion of longitudinal divisions is reduced when segmental patterning is compromised, as, for example, in even skipped (eve) mutants. Because polarised cell intercalation at the anterior germband also requires segmental patterning, a common polarising cue might be used for both processes. Even though, in fish embryos, both mechanisms require the classical planar cell polarity (PCP) pathway, germband extension and oriented cell divisions proceed normally in embryos lacking dishevelled (dsh), a key component of the PCP pathway. An alternative means of planar polarisation must therefore be at work in the embryonic epidermis.","container-title":"Development (Cambridge, England)","DOI":"10.1242/dev.004911","ISSN":"0950-1991","issue":"17","journalAbbreviation":"Development","language":"eng","note":"PMID: 17652351","page":"3049-3054","source":"PubMed","title":"Oriented cell divisions in the extending germband of Drosophila","volume":"134","author":[{"family":"Silva","given":"Sara Morais","non-dropping-particle":"da"},{"family":"Vincent","given":"Jean-Paul"}],"issued":{"date-parts":[["2007",9]]}}},{"id":710,"uris":["http://zotero.org/users/9849344/items/EYSIXAWZ"],"itemData":{"id":710,"type":"article-journal","abstract":"Oriented cell division is an integral part of pattern development in processes ranging from asymmetric segregation of cell-fate determinants to the shaping of tissues. Despite proposals that it has an important function in tissue elongation, the mechanisms regulating division orientation have been little studied outside of the invertebrates Caenorhabditis elegans and Drosophila melanogaster. Here, we have analysed mitotic divisions during zebrafish gastrulation using in vivo confocal imaging and found that cells in dorsal tissues preferentially divide along the animal-vegetal axis of the embryo. Establishment of this animal-vegetal polarity requires the Wnt pathway components Silberblick/Wnt11, Dishevelled and Strabismus. Our findings demonstrate an important role for non-canonical Wnt signalling in oriented cell division during zebrafish gastrulation, and indicate that oriented cell division is a driving force for axis elongation. Furthermore, we propose that non-canonical Wnt signalling has a conserved role in vertebrate axis elongation, orienting both cell intercalation and mitotic division.","container-title":"Nature","DOI":"10.1038/nature02796","ISSN":"1476-4687","issue":"7000","journalAbbreviation":"Nature","language":"eng","note":"PMID: 15254551","page":"689-693","source":"PubMed","title":"Planar cell polarity signalling controls cell division orientation during zebrafish gastrulation","volume":"430","author":[{"family":"Gong","given":"Ying"},{"family":"Mo","given":"Chunhui"},{"family":"Fraser","given":"Scott E."}],"issued":{"date-parts":[["2004",8,5]]}}}],"schema":"https://github.com/citation-style-language/schema/raw/master/csl-citation.json"} </w:instrText>
      </w:r>
      <w:r w:rsidR="00090BD5">
        <w:fldChar w:fldCharType="separate"/>
      </w:r>
      <w:r w:rsidR="005B0D6B">
        <w:rPr>
          <w:noProof/>
        </w:rPr>
        <w:t>(da Silva &amp; Vincent, 2007; Gong et al., 2004)</w:t>
      </w:r>
      <w:r w:rsidR="00090BD5">
        <w:fldChar w:fldCharType="end"/>
      </w:r>
      <w:r w:rsidR="006F58E2">
        <w:t xml:space="preserve">. The orientation of cell division can often be predicted by cell shape before division </w:t>
      </w:r>
      <w:r w:rsidR="00FA15F8">
        <w:t>as cells tend to divide along the long axis</w:t>
      </w:r>
      <w:r w:rsidR="00551692">
        <w:t xml:space="preserve"> </w:t>
      </w:r>
      <w:r w:rsidR="00551692">
        <w:fldChar w:fldCharType="begin"/>
      </w:r>
      <w:r w:rsidR="00551692">
        <w:instrText xml:space="preserve"> ADDIN ZOTERO_ITEM CSL_CITATION {"citationID":"A7k00nz7","properties":{"formattedCitation":"(Tsou et al., 2003)","plainCitation":"(Tsou et al., 2003)","noteIndex":0},"citationItems":[{"id":715,"uris":["http://zotero.org/users/9849344/items/3CRXDG5E"],"itemData":{"id":715,"type":"article-journal","abstract":"During intrinsically asymmetric division, the spindle is oriented onto a polarized axis specified by a group of conserved PAR proteins. Extrinsic geometric asymmetry generated by cell shape also affects spindle orientation in some systems, but how intrinsic and extrinsic mechanisms coexist without interfering with each other is unknown. In some asymmetrically dividing cells of the wild-type Caenorhabditis elegans embryo, nuclear rotation directed toward the anterior cortex orients the forming spindle. We find that in such cells, a PAR-dependent mechanism dominates and causes rotation onto the polarized axis, regardless of cell shape. However, when geometric asymmetry is removed, free nuclear rotation in the center of the cell is observed, indicating that the anterior-directed nature of rotation in unaltered embryos is an effect of cell shape. This free rotation is inconsistent with the prevailing model for nuclear rotation, the specialized cortical site model. In contrast, in par-3 mutant embryos, a geometry-dependent mechanism becomes active and causes directed nuclear rotation. These results lead to the model that in wild-type embryos both PAR-3 and PAR-2 are essential for nuclear rotation in asymmetrically dividing cells, but that PAR-3 inhibits geometry-dependent rotation in nonpolarized cells, thus preventing cell shape from interfering with spindle orientation.","container-title":"The Journal of Cell Biology","DOI":"10.1083/jcb.200209079","ISSN":"0021-9525","issue":"6","journalAbbreviation":"J Cell Biol","language":"eng","note":"PMID: 12642612\nPMCID: PMC2173762","page":"845-855","source":"PubMed","title":"PAR-dependent and geometry-dependent mechanisms of spindle positioning","volume":"160","author":[{"family":"Tsou","given":"Meng-Fu Bryan"},{"family":"Ku","given":"Wei"},{"family":"Hayashi","given":"Adam"},{"family":"Rose","given":"Lesilee S."}],"issued":{"date-parts":[["2003",3,17]]}}}],"schema":"https://github.com/citation-style-language/schema/raw/master/csl-citation.json"} </w:instrText>
      </w:r>
      <w:r w:rsidR="00551692">
        <w:fldChar w:fldCharType="separate"/>
      </w:r>
      <w:r w:rsidR="00551692">
        <w:rPr>
          <w:noProof/>
        </w:rPr>
        <w:t>(Tsou et al., 2003)</w:t>
      </w:r>
      <w:r w:rsidR="00551692">
        <w:fldChar w:fldCharType="end"/>
      </w:r>
      <w:r w:rsidR="00FA15F8">
        <w:t xml:space="preserve">, there are however noticeable exceptions that suggest a mechanical control of </w:t>
      </w:r>
      <w:r w:rsidR="00551692">
        <w:t xml:space="preserve">the </w:t>
      </w:r>
      <w:r w:rsidR="00FA15F8">
        <w:t xml:space="preserve">cell division axis </w:t>
      </w:r>
      <w:r w:rsidR="00FA15F8">
        <w:fldChar w:fldCharType="begin"/>
      </w:r>
      <w:r w:rsidR="00FA15F8">
        <w:instrText xml:space="preserve"> ADDIN ZOTERO_ITEM CSL_CITATION {"citationID":"knwfz7VB","properties":{"formattedCitation":"(Campinho et al., 2013; Wang et al., 2017)","plainCitation":"(Campinho et al., 2013; Wang et al., 2017)","noteIndex":0},"citationItems":[{"id":693,"uris":["http://zotero.org/users/9849344/items/Q7CVG8KB"],"itemData":{"id":693,"type":"article-journal","abstract":"Epithelial spreading is a common and fundamental aspect of various developmental and disease-related processes such as epithelial closure and wound healing. A key challenge for epithelial tissues undergoing spreading is to increase their surface area without disrupting epithelial integrity. Here we show that orienting cell divisions by tension constitutes an efficient mechanism by which the enveloping cell layer (EVL) releases anisotropic tension while undergoing spreading during zebrafish epiboly. The control of EVL cell-division orientation by tension involves cell elongation and requires myosin II activity to align the mitotic spindle with the main tension axis. We also found that in the absence of tension-oriented cell divisions and in the presence of increased tissue tension, EVL cells undergo ectopic fusions, suggesting that the reduction of tension anisotropy by oriented cell divisions is required to prevent EVL cells from fusing. We conclude that cell-division orientation by tension constitutes a key mechanism for limiting tension anisotropy and thus promoting tissue spreading during EVL epiboly.","container-title":"Nature Cell Biology","DOI":"10.1038/ncb2869","ISSN":"1476-4679","issue":"12","journalAbbreviation":"Nat Cell Biol","language":"en","license":"2013 Nature Publishing Group, a division of Macmillan Publishers Limited. All Rights Reserved.","note":"number: 12\npublisher: Nature Publishing Group","page":"1405-1414","source":"www.nature.com","title":"Tension-oriented cell divisions limit anisotropic tissue tension in epithelial spreading during zebrafish epiboly","volume":"15","author":[{"family":"Campinho","given":"Pedro"},{"family":"Behrndt","given":"Martin"},{"family":"Ranft","given":"Jonas"},{"family":"Risler","given":"Thomas"},{"family":"Minc","given":"Nicolas"},{"family":"Heisenberg","given":"Carl-Philipp"}],"issued":{"date-parts":[["2013",12]]}}},{"id":676,"uris":["http://zotero.org/users/9849344/items/RM5KZLYD"],"itemData":{"id":676,"type":"article-journal","abstract":"Embryos extend their anterior-posterior (AP) axis in a conserved process known as axis elongation. Drosophila axis elongation occurs in an epithelial monolayer, the germband, and is driven by cell intercalation, cell shape changes, and oriented cell divisions at the posterior germband. Anterior germband cells also divide during axis elongation. We developed image analysis and pattern-recognition methods to track dividing cells from confocal microscopy movies in a generally applicable approach. Mesectoderm cells, forming the ventral midline, divided parallel to the AP axis, while lateral cells displayed a uniform distribution of division orientations. Mesectoderm cells did not intercalate and sustained increased AP strain before cell division. After division, mesectoderm cell density increased along the AP axis, thus relieving strain. We used laser ablation to isolate mesectoderm cells from the influence of other tissues. Uncoupling the mesectoderm from intercalating cells did not affect cell division orientation. Conversely, separating the mesectoderm from the anterior and posterior poles of the embryo resulted in uniformly oriented divisions. Our data suggest that mesectoderm cells align their division angle to reduce strain caused by mechanical forces along the AP axis of the embryo.","container-title":"Development","DOI":"10.1242/dev.141473","ISSN":"0950-1991","issue":"7","journalAbbreviation":"Development","page":"1350-1361","source":"Silverchair","title":"Automated cell tracking identifies mechanically oriented cell divisions during Drosophila axis elongation","volume":"144","author":[{"family":"Wang","given":"Michael F. Z."},{"family":"Hunter","given":"Miranda V."},{"family":"Wang","given":"Gang"},{"family":"McFaul","given":"Christopher"},{"family":"Yip","given":"Christopher M."},{"family":"Fernandez-Gonzalez","given":"Rodrigo"}],"issued":{"date-parts":[["2017",4,1]]}}}],"schema":"https://github.com/citation-style-language/schema/raw/master/csl-citation.json"} </w:instrText>
      </w:r>
      <w:r w:rsidR="00FA15F8">
        <w:fldChar w:fldCharType="separate"/>
      </w:r>
      <w:r w:rsidR="00FA15F8">
        <w:rPr>
          <w:noProof/>
        </w:rPr>
        <w:t>(Campinho et al., 2013; Wang et al., 2017)</w:t>
      </w:r>
      <w:r w:rsidR="00FA15F8">
        <w:fldChar w:fldCharType="end"/>
      </w:r>
      <w:r w:rsidR="00FA15F8">
        <w:t>.</w:t>
      </w:r>
      <w:r>
        <w:t xml:space="preserve"> </w:t>
      </w:r>
      <w:r w:rsidR="00113B72">
        <w:t xml:space="preserve">An interesting example for the role of programmed cell death during tissue morphogenesis comes from the  dorsal closure in Drosophila, where apoptotic cells induce cell shape changes and accelerates tissue dynamics </w:t>
      </w:r>
      <w:r w:rsidR="00113B72">
        <w:fldChar w:fldCharType="begin"/>
      </w:r>
      <w:r w:rsidR="00113B72">
        <w:instrText xml:space="preserve"> ADDIN ZOTERO_ITEM CSL_CITATION {"citationID":"rZDtXBXj","properties":{"unsorted":true,"formattedCitation":"(Toyama et al., 2008; Gorfinkiel et al., 2009)","plainCitation":"(Toyama et al., 2008; Gorfinkiel et al., 2009)","noteIndex":0},"citationItems":[{"id":723,"uris":["http://zotero.org/users/9849344/items/GAE9EXXC"],"itemData":{"id":723,"type":"article-journal","abstract":"Understanding cell morphogenesis during metazoan development requires knowledge of how cells and the extracellular matrix produce and respond to forces. We investigated how apoptosis, which remodels tissue by eliminating supernumerary cells, also contributes forces to a tissue (the amnioserosa) that promotes cell-sheet fusion (dorsal closure) in the Drosophila embryo. We showed that expression in the amnioserosa of proteins that suppress or enhance apoptosis slows or speeds dorsal closure, respectively. These changes correlate with the forces produced by the amnioserosa and the rate of seam formation between the cell sheets (zipping), key processes that contribute to closure. This apoptotic force is used by the embryo to drive cell-sheet movements during development, a role not classically attributed to apoptosis.","container-title":"Science (New York, N.Y.)","DOI":"10.1126/science.1157052","ISSN":"1095-9203","issue":"5896","journalAbbreviation":"Science","language":"eng","note":"PMID: 18802000\nPMCID: PMC2757114","page":"1683-1686","source":"PubMed","title":"Apoptotic force and tissue dynamics during Drosophila embryogenesis","volume":"321","author":[{"family":"Toyama","given":"Yusuke"},{"family":"Peralta","given":"Xomalin G."},{"family":"Wells","given":"Adrienne R."},{"family":"Kiehart","given":"Daniel P."},{"family":"Edwards","given":"Glenn S."}],"issued":{"date-parts":[["2008",9,19]]}}},{"id":726,"uris":["http://zotero.org/users/9849344/items/8SGAU6Z5"],"itemData":{"id":726,"type":"article-journal","abstract":"Halfway through embryonic development, the epidermis of Drosophila exhibits a gap at the dorsal side covered by an extraembryonic epithelium, the amnioserosa (AS). Dorsal closure (DC) is the process whereby interactions between the two epithelia establish epidermal continuity. Although genetic and biomechanical analysis have identified the AS as a force-generating tissue, we do not know how individual cell behaviours are transformed into tissue movements. To approach this question we have applied a novel image-analysis method to measure strain rates in local domains of cells and performed a kinematic analysis of DC. Our study reveals spatial and temporal differences in the rate of apical constriction of AS cells. We find a slow phase of DC, during which apical contraction of cells at the posterior end predominates, and a subsequent fast phase, during which all the cells engage in the contraction, which correlates with the zippering process. There is a radial gradient of AS apical contraction, with marginal cells contracting earlier than more centrally located cells. We have applied this analysis to the study of mutant situations and associated a particular genotype with quantitative and reproducible changes in the rate of cell contraction and hence in the overall rate of the process. Our mutant analysis reveals the contribution of mechanical elements to the rate and pattern of DC.","container-title":"Development (Cambridge, England)","DOI":"10.1242/dev.030866","ISSN":"0950-1991","issue":"11","journalAbbreviation":"Development","language":"eng","note":"PMID: 19403661\nPMCID: PMC2680111","page":"1889-1898","source":"PubMed","title":"Mechanical control of global cell behaviour during dorsal closure in Drosophila","volume":"136","author":[{"family":"Gorfinkiel","given":"Nicole"},{"family":"Blanchard","given":"Guy B."},{"family":"Adams","given":"Richard J."},{"family":"Martinez Arias","given":"Alfonso"}],"issued":{"date-parts":[["2009",6]]}}}],"schema":"https://github.com/citation-style-language/schema/raw/master/csl-citation.json"} </w:instrText>
      </w:r>
      <w:r w:rsidR="00113B72">
        <w:fldChar w:fldCharType="separate"/>
      </w:r>
      <w:r w:rsidR="00113B72">
        <w:rPr>
          <w:noProof/>
        </w:rPr>
        <w:t>(Toyama et al., 2008; Gorfinkiel et al., 2009)</w:t>
      </w:r>
      <w:r w:rsidR="00113B72">
        <w:fldChar w:fldCharType="end"/>
      </w:r>
      <w:r w:rsidR="00113B72">
        <w:t xml:space="preserve">. </w:t>
      </w:r>
    </w:p>
    <w:p w14:paraId="00D45DEE" w14:textId="5E79EC0C" w:rsidR="000A1E39" w:rsidRDefault="00240162" w:rsidP="00941F0D">
      <w:pPr>
        <w:spacing w:line="360" w:lineRule="auto"/>
        <w:jc w:val="both"/>
      </w:pPr>
      <w:r>
        <w:t xml:space="preserve">As opposed to the changes in tissue topology </w:t>
      </w:r>
      <w:r w:rsidR="00F3173E">
        <w:t>though</w:t>
      </w:r>
      <w:r>
        <w:t xml:space="preserve"> cell rearrangements cell divisions</w:t>
      </w:r>
      <w:r w:rsidR="00113B72">
        <w:t xml:space="preserve"> and cell death</w:t>
      </w:r>
      <w:r w:rsidR="00F3173E">
        <w:t>,</w:t>
      </w:r>
      <w:r>
        <w:t xml:space="preserve"> cell shape</w:t>
      </w:r>
      <w:r w:rsidR="00F3173E">
        <w:t xml:space="preserve"> changes</w:t>
      </w:r>
      <w:r>
        <w:t xml:space="preserve"> deform tissues </w:t>
      </w:r>
      <w:r w:rsidR="00F3173E">
        <w:t xml:space="preserve">without effects on tissue topology. </w:t>
      </w:r>
      <w:r w:rsidR="00D6662E">
        <w:t xml:space="preserve">Changes in cell area </w:t>
      </w:r>
      <w:proofErr w:type="gramStart"/>
      <w:r w:rsidR="00D6662E">
        <w:t>lead</w:t>
      </w:r>
      <w:proofErr w:type="gramEnd"/>
      <w:r w:rsidR="00D6662E">
        <w:t xml:space="preserve"> to isotropic increase or reduction in size in a</w:t>
      </w:r>
      <w:r w:rsidR="000913FD">
        <w:t>n</w:t>
      </w:r>
      <w:r w:rsidR="00D6662E">
        <w:t xml:space="preserve"> epithelium.</w:t>
      </w:r>
      <w:r w:rsidR="000913FD">
        <w:t xml:space="preserve"> Anisotropic c</w:t>
      </w:r>
      <w:r w:rsidR="00D6662E">
        <w:t>ell</w:t>
      </w:r>
      <w:r w:rsidR="000913FD">
        <w:t xml:space="preserve"> shape </w:t>
      </w:r>
      <w:r w:rsidR="00D6662E">
        <w:t>changes</w:t>
      </w:r>
      <w:r w:rsidR="000913FD">
        <w:t>, such as changes in the direction or total amount of cell elongation,</w:t>
      </w:r>
      <w:r w:rsidR="00D6662E">
        <w:t xml:space="preserve"> </w:t>
      </w:r>
      <w:r w:rsidR="000A7FE1">
        <w:t>cause anisotropic effect</w:t>
      </w:r>
      <w:r w:rsidR="008B56CB">
        <w:t>s</w:t>
      </w:r>
      <w:r w:rsidR="000A7FE1">
        <w:t xml:space="preserve"> on the tissue</w:t>
      </w:r>
      <w:r w:rsidR="008B56CB">
        <w:t xml:space="preserve">. Remarkably, highly anisotropic cell shapes are often observed transiently during morphogenesis </w:t>
      </w:r>
      <w:r w:rsidR="00635890">
        <w:t>and</w:t>
      </w:r>
      <w:r w:rsidR="008B56CB">
        <w:t xml:space="preserve"> reflect global tissue strain</w:t>
      </w:r>
      <w:r w:rsidR="007368B6">
        <w:t xml:space="preserve"> </w:t>
      </w:r>
      <w:r w:rsidR="007368B6">
        <w:fldChar w:fldCharType="begin"/>
      </w:r>
      <w:r w:rsidR="00635890">
        <w:instrText xml:space="preserve"> ADDIN ZOTERO_ITEM CSL_CITATION {"citationID":"NYGmC3W5","properties":{"formattedCitation":"(Butler et al., 2009; Etournay et al., 2015; Lye et al., 2015)","plainCitation":"(Butler et al., 2009; Etournay et al., 2015; Lye et al., 2015)","noteIndex":0},"citationItems":[{"id":718,"uris":["http://zotero.org/users/9849344/items/J6LR63PJ"],"itemData":{"id":718,"type":"article-journal","abstract":"Drosophila germ-band extension (GBE) is an example of the convergence and extension movements that elongate and narrow embryonic tissues. To understand the collective cell behaviours underlying tissue morphogenesis, we have continuously quantified cell intercalation and cell shape change during GBE. We show that the fast, early phase of GBE depends on cell shape change in addition to cell intercalation. In antero-posterior patterning mutants such as those for the gap gene Krüppel, defective polarized cell intercalation is compensated for by an increase in antero-posterior cell elongation, such that the initial rate of extension remains the same. Spatio-temporal patterns of cell behaviours indicate that an antero-posterior tensile force deforms the germ band, causing the cells to change shape passively. The rate of antero-posterior cell elongation is reduced in twist mutant embryos, which lack mesoderm. We propose that cell shape change contributing to germ-band extension is a passive response to mechanical forces caused by the invaginating mesoderm.","container-title":"Nature Cell Biology","DOI":"10.1038/ncb1894","ISSN":"1476-4679","issue":"7","journalAbbreviation":"Nat Cell Biol","language":"eng","note":"PMID: 19503074","page":"859-864","source":"PubMed","title":"Cell shape changes indicate a role for extrinsic tensile forces in Drosophila germ-band extension","volume":"11","author":[{"family":"Butler","given":"Lucy C."},{"family":"Blanchard","given":"Guy B."},{"family":"Kabla","given":"Alexandre J."},{"family":"Lawrence","given":"Nicola J."},{"family":"Welchman","given":"David P."},{"family":"Mahadevan","given":"L."},{"family":"Adams","given":"Richard J."},{"family":"Sanson","given":"Benedicte"}],"issued":{"date-parts":[["2009",7]]}}},{"id":701,"uris":["http://zotero.org/users/9849344/items/FI3ZMLQK"],"itemData":{"id":701,"type":"article-journal","abstract":"How tissue shape emerges from the collective mechanical properties and behavior of individual cells is not understood. We combine experiment and theory to study this problem in the developing wing epithelium of Drosophila. At pupal stages, the wing-hinge contraction contributes to anisotropic tissue flows that reshape the wing blade. Here, we quantitatively account for this wing-blade shape change on the basis of cell divisions, cell rearrangements and cell shape changes. We show that cells both generate and respond to epithelial stresses during this process, and that the nature of this interplay specifies the pattern of junctional network remodeling that changes wing shape. We show that patterned constraints exerted on the tissue by the extracellular matrix are key to force the tissue into the right shape. We present a continuum mechanical model that quantitatively describes the relationship between epithelial stresses and cell dynamics, and how their interplay reshapes the wing.","container-title":"eLife","DOI":"10.7554/eLife.07090","ISSN":"2050-084X","journalAbbreviation":"Elife","language":"eng","note":"PMID: 26102528\nPMCID: PMC4574473","page":"e07090","source":"PubMed","title":"Interplay of cell dynamics and epithelial tension during morphogenesis of the Drosophila pupal wing","volume":"4","author":[{"family":"Etournay","given":"Raphaël"},{"family":"Popović","given":"Marko"},{"family":"Merkel","given":"Matthias"},{"family":"Nandi","given":"Amitabha"},{"family":"Blasse","given":"Corinna"},{"family":"Aigouy","given":"Benoît"},{"family":"Brandl","given":"Holger"},{"family":"Myers","given":"Gene"},{"family":"Salbreux","given":"Guillaume"},{"family":"Jülicher","given":"Frank"},{"family":"Eaton","given":"Suzanne"}],"issued":{"date-parts":[["2015",6,23]]}}},{"id":720,"uris":["http://zotero.org/users/9849344/items/8GQ5VNFP"],"itemData":{"id":720,"type":"article-journal","abstract":"How genetic programs generate cell-intrinsic forces to shape embryos is actively studied, but less so how tissue-scale physical forces impact morphogenesis. Here we address the role of the latter during axis extension, using Drosophila germband extension (GBE) as a model. We found previously that cells elongate in the anteroposterior (AP) axis in the extending germband, suggesting that an extrinsic tensile force contributed to body axis extension. Here we further characterized the AP cell elongation patterns during GBE, by tracking cells and quantifying their apical cell deformation over time. AP cell elongation forms a gradient culminating at the posterior of the embryo, consistent with an AP-oriented tensile force propagating from there. To identify the morphogenetic movements that could be the source of this extrinsic force, we mapped gastrulation movements temporally using light sheet microscopy to image whole Drosophila embryos. We found that both mesoderm and endoderm invaginations are synchronous with the onset of GBE. The AP cell elongation gradient remains when mesoderm invagination is blocked but is abolished in the absence of endoderm invagination. This suggested that endoderm invagination is the source of the tensile force. We next looked for evidence of this force in a simplified system without polarized cell intercalation, in acellular embryos. Using Particle Image Velocimetry, we identify posteriorwards Myosin II flows towards the presumptive posterior endoderm, which still undergoes apical constriction in acellular embryos as in wildtype. We probed this posterior region using laser ablation and showed that tension is increased in the AP orientation, compared to dorsoventral orientation or to either orientations more anteriorly in the embryo. We propose that apical constriction leading to endoderm invagination is the source of the extrinsic force contributing to germband extension. This highlights the importance of physical interactions between tissues during morphogenesis.","container-title":"PLoS biology","DOI":"10.1371/journal.pbio.1002292","ISSN":"1545-7885","issue":"11","journalAbbreviation":"PLoS Biol","language":"eng","note":"PMID: 26544693\nPMCID: PMC4636290","page":"e1002292","source":"PubMed","title":"Mechanical Coupling between Endoderm Invagination and Axis Extension in Drosophila","volume":"13","author":[{"family":"Lye","given":"Claire M."},{"family":"Blanchard","given":"Guy B."},{"family":"Naylor","given":"Huw W."},{"family":"Muresan","given":"Leila"},{"family":"Huisken","given":"Jan"},{"family":"Adams","given":"Richard J."},{"family":"Sanson","given":"Bénédicte"}],"issued":{"date-parts":[["2015"]]}}}],"schema":"https://github.com/citation-style-language/schema/raw/master/csl-citation.json"} </w:instrText>
      </w:r>
      <w:r w:rsidR="007368B6">
        <w:fldChar w:fldCharType="separate"/>
      </w:r>
      <w:r w:rsidR="00635890">
        <w:rPr>
          <w:noProof/>
        </w:rPr>
        <w:t>(Butler et al., 2009; Etournay et al., 2015; Lye et al., 2015)</w:t>
      </w:r>
      <w:r w:rsidR="007368B6">
        <w:fldChar w:fldCharType="end"/>
      </w:r>
      <w:r w:rsidR="008B56CB">
        <w:t>.</w:t>
      </w:r>
    </w:p>
    <w:p w14:paraId="7CC58D8C" w14:textId="77777777" w:rsidR="000A1E39" w:rsidRDefault="000A1E39" w:rsidP="00941F0D">
      <w:pPr>
        <w:spacing w:line="360" w:lineRule="auto"/>
        <w:jc w:val="both"/>
      </w:pPr>
    </w:p>
    <w:p w14:paraId="024EB90D" w14:textId="1B1A30B0" w:rsidR="000A1E39" w:rsidRDefault="000913FD" w:rsidP="00941F0D">
      <w:pPr>
        <w:spacing w:line="360" w:lineRule="auto"/>
        <w:jc w:val="both"/>
      </w:pPr>
      <w:r>
        <w:t xml:space="preserve">Importantly in developing epithelia </w:t>
      </w:r>
      <w:r w:rsidR="00D44043">
        <w:t>cell rearrangements, division, death and shape changes directly feed back onto one another and affect the global packing geometry of the tissue. Topological changes though rearrangements, death or division lead to changes in cell shape anisotropy and polygonal cell shape (FIGURE). In turn,</w:t>
      </w:r>
      <w:r w:rsidR="00A572F3">
        <w:t xml:space="preserve"> </w:t>
      </w:r>
      <w:r w:rsidR="00D44043">
        <w:t xml:space="preserve">cell shape anisotropy can affect the axis of cell division and cells often reach a critical size before they divide. </w:t>
      </w:r>
      <w:r w:rsidR="00740775">
        <w:t>A</w:t>
      </w:r>
      <w:r w:rsidR="00122EA2">
        <w:t xml:space="preserve">nisotropic bond lengths also </w:t>
      </w:r>
      <w:proofErr w:type="gramStart"/>
      <w:r w:rsidR="00122EA2">
        <w:t>provide</w:t>
      </w:r>
      <w:r w:rsidR="00740775">
        <w:t>s</w:t>
      </w:r>
      <w:proofErr w:type="gramEnd"/>
      <w:r w:rsidR="00122EA2">
        <w:t xml:space="preserve"> a bias for the direction of T1 transitions. </w:t>
      </w:r>
      <w:r w:rsidR="00A572F3">
        <w:t>(Figure)</w:t>
      </w:r>
    </w:p>
    <w:p w14:paraId="24DA0020" w14:textId="148FF4C5" w:rsidR="00A572F3" w:rsidRDefault="00A572F3" w:rsidP="00941F0D">
      <w:pPr>
        <w:spacing w:line="360" w:lineRule="auto"/>
        <w:jc w:val="both"/>
      </w:pPr>
      <w:r>
        <w:t xml:space="preserve">An interesting question remains what causes </w:t>
      </w:r>
      <w:r w:rsidR="008F2D11">
        <w:t xml:space="preserve">cell behaviors, active cell driven behaviors mediated by the cellular cytoskeleton can collectively transform epithelial shape but in turn epithelia can remodel in in response to stress imposed by external forces. Notably externally motivated cell shape changes </w:t>
      </w:r>
      <w:r w:rsidR="002B7391">
        <w:t xml:space="preserve">still require the remodeling of the cellular cytoskeleton but underlying molecular and energetic behaviors </w:t>
      </w:r>
      <w:r w:rsidR="000F01FA">
        <w:t>as well as topological outcomes can</w:t>
      </w:r>
      <w:r w:rsidR="002B7391">
        <w:t xml:space="preserve"> very different</w:t>
      </w:r>
      <w:r w:rsidR="000F01FA" w:rsidRPr="000F01FA">
        <w:rPr>
          <w:color w:val="4472C4" w:themeColor="accent1"/>
        </w:rPr>
        <w:t xml:space="preserve">**more citations here </w:t>
      </w:r>
      <w:r w:rsidR="000F01FA">
        <w:fldChar w:fldCharType="begin"/>
      </w:r>
      <w:r w:rsidR="00941F0D">
        <w:instrText xml:space="preserve"> ADDIN ZOTERO_ITEM CSL_CITATION {"citationID":"C1dEuR7u","properties":{"unsorted":true,"formattedCitation":"(Dye et al., 2021; Duclut et al., 2022)","plainCitation":"(Dye et al., 2021; Duclut et al., 2022)","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id":732,"uris":["http://zotero.org/users/9849344/items/WMVXT58P"],"itemData":{"id":732,"type":"article-journal","abstract":"In amorphous solids as in tissues, neighbor exchanges can relax local stresses and allow the material to flow. In this paper, we use an anisotropic vertex model to study T1 rearrangements in polygonal cellular networks. We consider two different physical realizations of the active anisotropic stresses: (i) anisotropic bond tension and (ii) anisotropic cell stress. Interestingly, the two types of active stress lead to patterns of relative orientation of T1 transitions and cell elongation that are different. Our work suggests that these two realizations of anisotropic active stresses can be observed in vivo. We describe and explain these results through the lens of a continuum description of the tissue as an anisotropic active material. We furthermore discuss the energetics of the dynamic tissue and express the energy balance in terms of internal elastic energy, mechanical work, chemical work and heat. This allows us to define active T1 transitions that can perform mechanical work while consuming chemical energy.","container-title":"The European Physical Journal. E, Soft Matter","DOI":"10.1140/epje/s10189-022-00175-5","ISSN":"1292-895X","issue":"3","journalAbbreviation":"Eur Phys J E Soft Matter","language":"eng","note":"PMID: 35320447\nPMCID: PMC8942949","page":"29","source":"PubMed","title":"Active T1 transitions in cellular networks","volume":"45","author":[{"family":"Duclut","given":"Charlie"},{"family":"Paijmans","given":"Joris"},{"family":"Inamdar","given":"Mandar M."},{"family":"Modes","given":"Carl D."},{"family":"Jülicher","given":"Frank"}],"issued":{"date-parts":[["2022",3,23]]}}}],"schema":"https://github.com/citation-style-language/schema/raw/master/csl-citation.json"} </w:instrText>
      </w:r>
      <w:r w:rsidR="000F01FA">
        <w:fldChar w:fldCharType="separate"/>
      </w:r>
      <w:r w:rsidR="00941F0D">
        <w:rPr>
          <w:noProof/>
        </w:rPr>
        <w:t>(Dye et al., 2021; Duclut et al., 2022)</w:t>
      </w:r>
      <w:r w:rsidR="000F01FA">
        <w:fldChar w:fldCharType="end"/>
      </w:r>
      <w:r w:rsidR="002B7391">
        <w:t xml:space="preserve">. </w:t>
      </w:r>
    </w:p>
    <w:p w14:paraId="06C3BF1C" w14:textId="1E87553D" w:rsidR="00D44043" w:rsidRDefault="00D44043" w:rsidP="00941F0D">
      <w:pPr>
        <w:spacing w:line="360" w:lineRule="auto"/>
        <w:jc w:val="both"/>
      </w:pPr>
    </w:p>
    <w:p w14:paraId="03E4070C" w14:textId="77777777" w:rsidR="00D44043" w:rsidRDefault="00D44043" w:rsidP="00941F0D">
      <w:pPr>
        <w:spacing w:line="360" w:lineRule="auto"/>
        <w:jc w:val="both"/>
      </w:pPr>
    </w:p>
    <w:p w14:paraId="2C98AA2C" w14:textId="5B14B7C4" w:rsidR="002241D6" w:rsidRDefault="00635890" w:rsidP="00941F0D">
      <w:pPr>
        <w:spacing w:line="360" w:lineRule="auto"/>
        <w:jc w:val="both"/>
      </w:pPr>
      <w:r w:rsidRPr="000A1E39">
        <w:rPr>
          <w:color w:val="4472C4" w:themeColor="accent1"/>
        </w:rPr>
        <w:t>However, cell shape anisotropy</w:t>
      </w:r>
      <w:r w:rsidR="0067350C" w:rsidRPr="000A1E39">
        <w:rPr>
          <w:color w:val="4472C4" w:themeColor="accent1"/>
        </w:rPr>
        <w:t xml:space="preserve"> is not only a </w:t>
      </w:r>
      <w:r w:rsidR="008D7CE6" w:rsidRPr="000A1E39">
        <w:rPr>
          <w:color w:val="4472C4" w:themeColor="accent1"/>
        </w:rPr>
        <w:t>result</w:t>
      </w:r>
      <w:r w:rsidR="0067350C" w:rsidRPr="000A1E39">
        <w:rPr>
          <w:color w:val="4472C4" w:themeColor="accent1"/>
        </w:rPr>
        <w:t xml:space="preserve"> of tissue strain </w:t>
      </w:r>
      <w:r w:rsidR="00927A40" w:rsidRPr="000A1E39">
        <w:rPr>
          <w:color w:val="4472C4" w:themeColor="accent1"/>
        </w:rPr>
        <w:t xml:space="preserve">or </w:t>
      </w:r>
      <w:r w:rsidR="0067350C" w:rsidRPr="000A1E39">
        <w:rPr>
          <w:color w:val="4472C4" w:themeColor="accent1"/>
        </w:rPr>
        <w:t xml:space="preserve">rearrangements but in itself it could </w:t>
      </w:r>
      <w:r w:rsidR="00927A40" w:rsidRPr="000A1E39">
        <w:rPr>
          <w:color w:val="4472C4" w:themeColor="accent1"/>
        </w:rPr>
        <w:t xml:space="preserve">provide </w:t>
      </w:r>
      <w:r w:rsidR="0067350C" w:rsidRPr="000A1E39">
        <w:rPr>
          <w:color w:val="4472C4" w:themeColor="accent1"/>
        </w:rPr>
        <w:t>i</w:t>
      </w:r>
      <w:r w:rsidRPr="000A1E39">
        <w:rPr>
          <w:color w:val="4472C4" w:themeColor="accent1"/>
        </w:rPr>
        <w:t xml:space="preserve">nstructive cues </w:t>
      </w:r>
      <w:r w:rsidR="0067350C" w:rsidRPr="000A1E39">
        <w:rPr>
          <w:color w:val="4472C4" w:themeColor="accent1"/>
        </w:rPr>
        <w:t xml:space="preserve">for tissue morphogenesis </w:t>
      </w:r>
      <w:r w:rsidRPr="000A1E39">
        <w:rPr>
          <w:color w:val="4472C4" w:themeColor="accent1"/>
        </w:rPr>
        <w:t xml:space="preserve">as </w:t>
      </w:r>
      <w:r w:rsidR="0067350C" w:rsidRPr="000A1E39">
        <w:rPr>
          <w:color w:val="4472C4" w:themeColor="accent1"/>
        </w:rPr>
        <w:t xml:space="preserve">hypothesized </w:t>
      </w:r>
      <w:r w:rsidRPr="000A1E39">
        <w:rPr>
          <w:color w:val="4472C4" w:themeColor="accent1"/>
        </w:rPr>
        <w:t xml:space="preserve">in 1991 by Condic and colleagues </w:t>
      </w:r>
      <w:r w:rsidRPr="000A1E39">
        <w:rPr>
          <w:color w:val="4472C4" w:themeColor="accent1"/>
        </w:rPr>
        <w:fldChar w:fldCharType="begin"/>
      </w:r>
      <w:r w:rsidR="0067350C" w:rsidRPr="000A1E39">
        <w:rPr>
          <w:color w:val="4472C4" w:themeColor="accent1"/>
        </w:rPr>
        <w:instrText xml:space="preserve"> ADDIN ZOTERO_ITEM CSL_CITATION {"citationID":"CBiWkkc8","properties":{"formattedCitation":"(Condic et al., 1991)","plainCitation":"(Condic et al., 1991)","noteIndex":0},"citationItems":[{"id":135,"uris":["http://zotero.org/users/9849344/items/N9YGNE9L"],"itemData":{"id":135,"type":"article-journal","abstract":"Imaginal discs of Drosophila are simple epithelial tissues that undergo dramatic changes in shape during metamorphosis, including elongation to form adult appendages such as legs and wings. We have examined the cellular basis of leg disc morphogenesis by staining filamentous actin to outline cell boundaries in discs and observing cell shapes with scanning confocal laser microscopy (SCLM). Surprisingly, we found that prior to the onset of morphogenesis, cells in the dorsal-lateral regions of leg discs are compressed in the proximaldistal axis and greatly elongated circumferentially. These cells are also asymmetric in the apical-basal axis, being more elongated in the apical-most region of the cell than they are subapically, and frequently contacting different sets of neighbors apically and basally. Elongated cells were first observed in early third instar discs, and persisted through several rounds of cell division as the discs matured. During appendage elongation in vivo and trypsin-accelerated elongation in vitro, these highly asymmetric cells became isometric. As the apical cell profiles changed shape, apical and basal cell contacts came into register. Measurements of apical cell dimensions suggest that changes in cell shape account for most of the elongation in the basitarsal and tibial leg segments between 0 and 6h after puparium formation (AP). The conversion of a stable population of anisometric cells to isometric dimensions constitutes a novel mechanism for altering the proportions of an epithelial sheet during development.","container-title":"Development","language":"en","page":"23-33","source":"Zotero","title":"Apical cell shape changes during Drosophila imaginal leg disc elongation: a novel morphogenetic mechanism","volume":"111","author":[{"family":"Condic","given":"M L"},{"family":"Fristrom","given":"D"},{"family":"Fristrom","given":"J W"}],"issued":{"date-parts":[["1991"]]}}}],"schema":"https://github.com/citation-style-language/schema/raw/master/csl-citation.json"} </w:instrText>
      </w:r>
      <w:r w:rsidRPr="000A1E39">
        <w:rPr>
          <w:color w:val="4472C4" w:themeColor="accent1"/>
        </w:rPr>
        <w:fldChar w:fldCharType="separate"/>
      </w:r>
      <w:r w:rsidR="0067350C" w:rsidRPr="000A1E39">
        <w:rPr>
          <w:noProof/>
          <w:color w:val="4472C4" w:themeColor="accent1"/>
        </w:rPr>
        <w:t>(Condic et al., 1991)</w:t>
      </w:r>
      <w:r w:rsidRPr="000A1E39">
        <w:rPr>
          <w:color w:val="4472C4" w:themeColor="accent1"/>
        </w:rPr>
        <w:fldChar w:fldCharType="end"/>
      </w:r>
      <w:r w:rsidR="0067350C" w:rsidRPr="000A1E39">
        <w:rPr>
          <w:color w:val="4472C4" w:themeColor="accent1"/>
        </w:rPr>
        <w:t xml:space="preserve">. More recently a role for nematic cell polarity and nematic </w:t>
      </w:r>
      <w:r w:rsidR="00927A40" w:rsidRPr="000A1E39">
        <w:rPr>
          <w:color w:val="4472C4" w:themeColor="accent1"/>
        </w:rPr>
        <w:t>order</w:t>
      </w:r>
      <w:r w:rsidR="0067350C" w:rsidRPr="000A1E39">
        <w:rPr>
          <w:color w:val="4472C4" w:themeColor="accent1"/>
        </w:rPr>
        <w:t xml:space="preserve"> has been discussed for 3D tissue morphogenesis. </w:t>
      </w:r>
    </w:p>
    <w:p w14:paraId="5CDEFD0A" w14:textId="77777777" w:rsidR="000F01FA" w:rsidRDefault="000F01FA" w:rsidP="00941F0D">
      <w:pPr>
        <w:spacing w:line="360" w:lineRule="auto"/>
        <w:jc w:val="both"/>
      </w:pPr>
    </w:p>
    <w:p w14:paraId="3B456135" w14:textId="17CE42CF" w:rsidR="000A7FE1" w:rsidRDefault="000F01FA" w:rsidP="00941F0D">
      <w:pPr>
        <w:spacing w:line="360" w:lineRule="auto"/>
        <w:jc w:val="both"/>
      </w:pPr>
      <w:r>
        <w:t xml:space="preserve">3D aspects of tissue morphogenesis. </w:t>
      </w:r>
    </w:p>
    <w:p w14:paraId="2D7024EF" w14:textId="7BC0BB1C" w:rsidR="00A17FBD" w:rsidRDefault="000F01FA" w:rsidP="00941F0D">
      <w:pPr>
        <w:spacing w:line="360" w:lineRule="auto"/>
        <w:jc w:val="both"/>
      </w:pPr>
      <w:r>
        <w:t xml:space="preserve">Theoretical and technological advances have recently shifted the focus towards 3D tissue morphogenesis. </w:t>
      </w:r>
    </w:p>
    <w:p w14:paraId="2BD715D6" w14:textId="069E9C3F" w:rsidR="00D657C5" w:rsidRPr="00D657C5" w:rsidRDefault="00D657C5" w:rsidP="00B25C94">
      <w:pPr>
        <w:pStyle w:val="Heading4"/>
      </w:pPr>
      <w:r w:rsidRPr="00D657C5">
        <w:t>Tissue morphogenesis through changes in 3D cell geometry</w:t>
      </w:r>
    </w:p>
    <w:p w14:paraId="7BA87DF5" w14:textId="32BF970E" w:rsidR="00A63085" w:rsidRDefault="004B32A8" w:rsidP="00941F0D">
      <w:pPr>
        <w:spacing w:line="360" w:lineRule="auto"/>
        <w:jc w:val="both"/>
      </w:pPr>
      <w:r>
        <w:t xml:space="preserve">Out of plane morphogenesis </w:t>
      </w:r>
      <w:r w:rsidR="00A17FBD">
        <w:t>is often</w:t>
      </w:r>
      <w:r>
        <w:t xml:space="preserve"> attributed to differential </w:t>
      </w:r>
      <w:r w:rsidR="00733224">
        <w:t>changes</w:t>
      </w:r>
      <w:r>
        <w:t xml:space="preserve"> in 3D cell geometry. </w:t>
      </w:r>
      <w:r w:rsidR="0034104E">
        <w:t xml:space="preserve">A well characterized morphological change is the formation of epithelial folds, that </w:t>
      </w:r>
      <w:r w:rsidR="00F95C4D">
        <w:t xml:space="preserve">generated </w:t>
      </w:r>
      <w:r w:rsidR="00EB284B">
        <w:t>though</w:t>
      </w:r>
      <w:r w:rsidR="00F56925">
        <w:t xml:space="preserve"> </w:t>
      </w:r>
      <w:r w:rsidR="00F70A94">
        <w:t>a</w:t>
      </w:r>
      <w:r w:rsidR="00F95C4D">
        <w:t xml:space="preserve"> unidirectional</w:t>
      </w:r>
      <w:r w:rsidR="00F70A94">
        <w:t xml:space="preserve"> change</w:t>
      </w:r>
      <w:r w:rsidR="00EB284B">
        <w:t xml:space="preserve"> </w:t>
      </w:r>
      <w:r w:rsidR="00F70A94">
        <w:t>epithelial</w:t>
      </w:r>
      <w:r w:rsidR="00EB284B">
        <w:t xml:space="preserve"> curvature. Folding </w:t>
      </w:r>
      <w:r w:rsidR="00F95C4D">
        <w:t>can be</w:t>
      </w:r>
      <w:r w:rsidR="00EB284B">
        <w:t xml:space="preserve"> achieved though differential expansion or contraction along </w:t>
      </w:r>
      <w:r w:rsidR="00F70A94">
        <w:t>apical, basal and lateral surfaces of cells</w:t>
      </w:r>
      <w:r w:rsidR="00EB284B">
        <w:t xml:space="preserve"> in an epithelial sheet</w:t>
      </w:r>
      <w:r w:rsidR="00F70A94">
        <w:t xml:space="preserve">. A frequent force generating mechanism for folding morphogenesis is the contraction of the apical </w:t>
      </w:r>
      <w:r w:rsidR="00F70A94">
        <w:lastRenderedPageBreak/>
        <w:t xml:space="preserve">actomyosin network </w:t>
      </w:r>
      <w:r w:rsidR="00F95C4D">
        <w:t xml:space="preserve"> as for example observed in the ventral furrow formation during Drosophila embryogenesis </w:t>
      </w:r>
      <w:r w:rsidR="00F95C4D">
        <w:fldChar w:fldCharType="begin"/>
      </w:r>
      <w:r w:rsidR="00C5750F">
        <w:instrText xml:space="preserve"> ADDIN ZOTERO_ITEM CSL_CITATION {"citationID":"ZIVKiUxT","properties":{"unsorted":true,"formattedCitation":"(Sweeton et al., 1991; Martin et al., 2009)","plainCitation":"(Sweeton et al., 1991; Martin et al., 2009)","noteIndex":0},"citationItems":[{"id":746,"uris":["http://zotero.org/users/9849344/items/NX99CASI"],"itemData":{"id":746,"type":"article-journal","abstract":"The ventral furrow and posterior midgut invaginations bring mesodermal and endodermal precursor cells into the interior of the Drosophila embryo during gastrulation. Both invaginations proceed through a similar sequence of rapid cell shape changes, which include apical flattening, constriction of the apical diameter, cell elongation and subsequent shortening. Based on the time course of apical constriction in the ventral furrow and posterior midgut, we identify two phases in this process: first, a slow stochastic phase in which some individual cells begin to constrict and, second, a rapid phase in which the remaining unconstricted cells constrict. Mutations in the concertina or folded gastrulation genes appear to block the transition to the second phase in both the ventral furrow and the posterior midgut invaginations.","container-title":"Development (Cambridge, England)","DOI":"10.1242/dev.112.3.775","ISSN":"0950-1991","issue":"3","journalAbbreviation":"Development","language":"eng","note":"PMID: 1935689","page":"775-789","source":"PubMed","title":"Gastrulation in Drosophila: the formation of the ventral furrow and posterior midgut invaginations","title-short":"Gastrulation in Drosophila","volume":"112","author":[{"family":"Sweeton","given":"D."},{"family":"Parks","given":"S."},{"family":"Costa","given":"M."},{"family":"Wieschaus","given":"E."}],"issued":{"date-parts":[["1991",7]]}}},{"id":751,"uris":["http://zotero.org/users/9849344/items/6TBXHYRY"],"itemData":{"id":751,"type":"article-journal","abstract":"Apical constriction facilitates epithelial sheet bending and invagination during morphogenesis. Apical constriction is conventionally thought to be driven by the continuous purse-string-like contraction of a circumferential actin and non-muscle myosin-II (myosin) belt underlying adherens junctions. However, it is unclear whether other force-generating mechanisms can drive this process. Here we show, with the use of real-time imaging and quantitative image analysis of Drosophila gastrulation, that the apical constriction of ventral furrow cells is pulsed. Repeated constrictions, which are asynchronous between neighbouring cells, are interrupted by pauses in which the constricted state of the cell apex is maintained. In contrast to the purse-string model, constriction pulses are powered by actin-myosin network contractions that occur at the medial apical cortex and pull discrete adherens junction sites inwards. The transcription factors Twist and Snail differentially regulate pulsed constriction. Expression of snail initiates actin-myosin network contractions, whereas expression of twist stabilizes the constricted state of the cell apex. Our results suggest a new model for apical constriction in which a cortical actin-myosin cytoskeleton functions as a developmentally controlled subcellular ratchet to reduce apical area incrementally.","container-title":"Nature","DOI":"10.1038/nature07522","ISSN":"1476-4687","issue":"7228","journalAbbreviation":"Nature","language":"eng","note":"PMID: 19029882\nPMCID: PMC2822715","page":"495-499","source":"PubMed","title":"Pulsed contractions of an actin-myosin network drive apical constriction","volume":"457","author":[{"family":"Martin","given":"Adam C."},{"family":"Kaschube","given":"Matthias"},{"family":"Wieschaus","given":"Eric F."}],"issued":{"date-parts":[["2009",1,22]]}},"label":"page"}],"schema":"https://github.com/citation-style-language/schema/raw/master/csl-citation.json"} </w:instrText>
      </w:r>
      <w:r w:rsidR="00F95C4D">
        <w:fldChar w:fldCharType="separate"/>
      </w:r>
      <w:r w:rsidR="00C5750F">
        <w:rPr>
          <w:noProof/>
        </w:rPr>
        <w:t>(Sweeton et al., 1991; Martin et al., 2009)</w:t>
      </w:r>
      <w:r w:rsidR="00F95C4D">
        <w:fldChar w:fldCharType="end"/>
      </w:r>
      <w:r w:rsidR="00F95C4D">
        <w:t xml:space="preserve">. Noticeably, the </w:t>
      </w:r>
      <w:r w:rsidR="0034104E">
        <w:t>cellular volume remains conserved</w:t>
      </w:r>
      <w:r w:rsidR="00F95C4D">
        <w:t xml:space="preserve">, which propagates forces generated by apical constriction into changes in aspect ratio of cell surfaces and thus 3D cell shape changes </w:t>
      </w:r>
      <w:r w:rsidR="0034104E">
        <w:t xml:space="preserve"> </w:t>
      </w:r>
      <w:r w:rsidR="0034104E">
        <w:fldChar w:fldCharType="begin"/>
      </w:r>
      <w:r w:rsidR="0034104E">
        <w:instrText xml:space="preserve"> ADDIN ZOTERO_ITEM CSL_CITATION {"citationID":"bVV9JTOt","properties":{"formattedCitation":"(Polyakov et al., 2014)","plainCitation":"(Polyakov et al., 2014)","noteIndex":0},"citationItems":[{"id":521,"uris":["http://zotero.org/users/9849344/items/RBABSFYV"],"itemData":{"id":521,"type":"article-journal","abstract":"During Drosophila gastrulation, the ventral mesodermal cells constrict their apices, undergo a series of coordinated cell-shape changes to form a ventral furrow (VF) and are subsequently internalized. Although it has been well documented that apical constriction is necessary for VF formation, the mechanism by which apical constriction transmits forces throughout the bulk tissue of the cell remains poorly understood. In this work, we develop a computational vertex model to investigate the role of the passive mechanical properties of the cellular blastoderm during gastrulation. We introduce to our knowledge novel data that confirm that the volume of apically constricting cells is conserved throughout the entire course of invagination. We show that maintenance of this constant volume is sufficient to generate invagination as a passive response to apical constriction when it is combined with region-specific elasticities in the membranes surrounding individual cells. We find that the specific sequence of cell-shape changes during VF formation is critically controlled by the stiffness of the lateral and basal membrane surfaces. In particular, our model demonstrates that a transition in basal rigidity is sufficient to drive VF formation along the same sequence of cell-shape change that we observed in the actual embryo, with no active force generation required other than apical constriction.","container-title":"Biophysical Journal","DOI":"10.1016/j.bpj.2014.07.013","ISSN":"1542-0086","issue":"4","journalAbbreviation":"Biophys J","language":"eng","note":"PMID: 25140436\nPMCID: PMC4142243","page":"998-1010","source":"PubMed","title":"Passive mechanical forces control cell-shape change during Drosophila ventral furrow formation","volume":"107","author":[{"family":"Polyakov","given":"Oleg"},{"family":"He","given":"Bing"},{"family":"Swan","given":"Michael"},{"family":"Shaevitz","given":"Joshua W."},{"family":"Kaschube","given":"Matthias"},{"family":"Wieschaus","given":"Eric"}],"issued":{"date-parts":[["2014",8,19]]}}}],"schema":"https://github.com/citation-style-language/schema/raw/master/csl-citation.json"} </w:instrText>
      </w:r>
      <w:r w:rsidR="0034104E">
        <w:fldChar w:fldCharType="separate"/>
      </w:r>
      <w:r w:rsidR="0034104E">
        <w:rPr>
          <w:noProof/>
        </w:rPr>
        <w:t>(Polyakov et al., 2014)</w:t>
      </w:r>
      <w:r w:rsidR="0034104E">
        <w:fldChar w:fldCharType="end"/>
      </w:r>
      <w:r w:rsidR="0034104E">
        <w:t>.</w:t>
      </w:r>
      <w:r w:rsidR="00C92218">
        <w:t xml:space="preserve"> </w:t>
      </w:r>
      <w:r w:rsidR="00C5750F">
        <w:t xml:space="preserve">Recently it became evident that apical constriction is not the only active process that leads to apical inwards folding, </w:t>
      </w:r>
      <w:r w:rsidR="00C47D80">
        <w:t xml:space="preserve">changes in </w:t>
      </w:r>
      <w:r w:rsidR="00C92218">
        <w:t xml:space="preserve">basal or lateral </w:t>
      </w:r>
      <w:r w:rsidR="00C47D80">
        <w:t xml:space="preserve">cortex tension can induce </w:t>
      </w:r>
      <w:r w:rsidR="00C5750F">
        <w:t>folds</w:t>
      </w:r>
      <w:r w:rsidR="00C47D80">
        <w:t xml:space="preserve"> without apical constriction</w:t>
      </w:r>
      <w:r w:rsidR="00C5750F">
        <w:t xml:space="preserve"> in the Drosophila wing disc</w:t>
      </w:r>
      <w:r w:rsidR="00737833">
        <w:t xml:space="preserve"> while keeping constant cell volume</w:t>
      </w:r>
      <w:r w:rsidR="00C92218">
        <w:t xml:space="preserve"> </w:t>
      </w:r>
      <w:r w:rsidR="00C92218">
        <w:fldChar w:fldCharType="begin"/>
      </w:r>
      <w:r w:rsidR="00C92218">
        <w:instrText xml:space="preserve"> ADDIN ZOTERO_ITEM CSL_CITATION {"citationID":"ZoPWaQ3E","properties":{"formattedCitation":"(Sui et al., 2018)","plainCitation":"(Sui et al., 2018)","noteIndex":0},"citationItems":[{"id":748,"uris":["http://zotero.org/users/9849344/items/8R8TBSH7"],"itemData":{"id":748,"type":"article-journal","abstract":"Epithelial folding transforms simple sheets of cells into complex three-dimensional tissues and organs during animal development. Epithelial folding has mainly been attributed to mechanical forces generated by an apically localized actomyosin network, however, contributions of forces generated at basal and lateral cell surfaces remain largely unknown. Here we show that a local decrease of basal tension and an increased lateral tension, but not apical constriction, drive the formation of two neighboring folds in developing Drosophila wing imaginal discs. Spatially defined reduction of extracellular matrix density results in local decrease of basal tension in the first fold; fluctuations in F-actin lead to increased lateral tension in the second fold. Simulations using a 3D vertex model show that the two distinct mechanisms can drive epithelial folding. Our combination of lateral and basal tension measurements with a mechanical tissue model reveals how simple modulations of surface and edge tension drive complex three-dimensional morphological changes.","container-title":"Nature Communications","DOI":"10.1038/s41467-018-06497-3","ISSN":"2041-1723","issue":"1","journalAbbreviation":"Nat Commun","language":"eng","note":"PMID: 30397306\nPMCID: PMC6218478","page":"4620","source":"PubMed","title":"Differential lateral and basal tension drive folding of Drosophila wing discs through two distinct mechanisms","volume":"9","author":[{"family":"Sui","given":"Liyuan"},{"family":"Alt","given":"Silvanus"},{"family":"Weigert","given":"Martin"},{"family":"Dye","given":"Natalie"},{"family":"Eaton","given":"Suzanne"},{"family":"Jug","given":"Florian"},{"family":"Myers","given":"Eugene W."},{"family":"Jülicher","given":"Frank"},{"family":"Salbreux","given":"Guillaume"},{"family":"Dahmann","given":"Christian"}],"issued":{"date-parts":[["2018",11,5]]}}}],"schema":"https://github.com/citation-style-language/schema/raw/master/csl-citation.json"} </w:instrText>
      </w:r>
      <w:r w:rsidR="00C92218">
        <w:fldChar w:fldCharType="separate"/>
      </w:r>
      <w:r w:rsidR="00C92218">
        <w:rPr>
          <w:noProof/>
        </w:rPr>
        <w:t>(Sui et al., 2018)</w:t>
      </w:r>
      <w:r w:rsidR="00C92218">
        <w:fldChar w:fldCharType="end"/>
      </w:r>
      <w:r w:rsidR="00C47D80">
        <w:t xml:space="preserve">. </w:t>
      </w:r>
      <w:r w:rsidR="00A63085">
        <w:t>Opposite curvature</w:t>
      </w:r>
      <w:r w:rsidR="00192047">
        <w:t xml:space="preserve"> can be achieved</w:t>
      </w:r>
      <w:r w:rsidR="00A63085">
        <w:t xml:space="preserve"> by </w:t>
      </w:r>
      <w:r w:rsidR="00192047">
        <w:t>b</w:t>
      </w:r>
      <w:r w:rsidR="00A63085">
        <w:t>asal con</w:t>
      </w:r>
      <w:r w:rsidR="00192047">
        <w:t>striction and resulting apical expansion, as observed</w:t>
      </w:r>
      <w:r w:rsidR="00A63085">
        <w:t xml:space="preserve"> </w:t>
      </w:r>
      <w:r w:rsidR="00192047">
        <w:t>during</w:t>
      </w:r>
      <w:r w:rsidR="00A63085">
        <w:t xml:space="preserve"> optic cup formation</w:t>
      </w:r>
      <w:r w:rsidR="00192047">
        <w:t xml:space="preserve"> in medaka and zebrafish or the formation of the zebrafish midbrain hindbrain boundary</w:t>
      </w:r>
      <w:r w:rsidR="00A63085">
        <w:t xml:space="preserve"> </w:t>
      </w:r>
      <w:r w:rsidR="00A63085">
        <w:fldChar w:fldCharType="begin"/>
      </w:r>
      <w:r w:rsidR="009D2B34">
        <w:instrText xml:space="preserve"> ADDIN ZOTERO_ITEM CSL_CITATION {"citationID":"YXzH1KAE","properties":{"formattedCitation":"(Gutzman et al., 2008; Martinez-Morales et al., 2009; Sidhaye &amp; Norden, 2017)","plainCitation":"(Gutzman et al., 2008; Martinez-Morales et al., 2009; Sidhaye &amp; Norden, 2017)","noteIndex":0},"citationItems":[{"id":771,"uris":["http://zotero.org/users/9849344/items/FYFDBLWB"],"itemData":{"id":771,"type":"article-journal","abstract":"The midbrain-hindbrain boundary (MHB) is a highly conserved fold in the vertebrate embryonic brain. We have termed the deepest point of this fold the MHB constriction (MHBC) and have begun to define the mechanisms by which it develops. In the zebrafish, the MHBC is formed soon after neural tube closure, concomitant with inflation of the brain ventricles. The MHBC is unusual, as it forms by bending the basal side of the neuroepithelium. At single cell resolution, we show that zebrafish MHBC formation involves two steps. The first is a shortening of MHB cells to approximately 75% of the length of surrounding cells. The second is basal constriction, and apical expansion, of a small group of cells that contribute to the MHBC. In the absence of inflated brain ventricles, basal constriction still occurs, indicating that the MHBC is not formed as a passive consequence of ventricle inflation. In laminin mutants, basal constriction does not occur, indicating an active role for the basement membrane in this process. Apical expansion also fails to occur in laminin mutants, suggesting that apical expansion may be dependent on basal constriction. This study demonstrates laminin-dependent basal constriction as a previously undescribed molecular mechanism for brain morphogenesis.","container-title":"Mechanisms of Development","DOI":"10.1016/j.mod.2008.07.004","ISSN":"1872-6356","issue":"11-12","journalAbbreviation":"Mech Dev","language":"eng","note":"PMID: 18682291\nPMCID: PMC2780020","page":"974-983","source":"PubMed","title":"Formation of the zebrafish midbrain-hindbrain boundary constriction requires laminin-dependent basal constriction","volume":"125","author":[{"family":"Gutzman","given":"Jennifer H."},{"family":"Graeden","given":"Ellie G."},{"family":"Lowery","given":"Laura Anne"},{"family":"Holley","given":"Heidi S."},{"family":"Sive","given":"Hazel"}],"issued":{"date-parts":[["2008",12]]}}},{"id":768,"uris":["http://zotero.org/users/9849344/items/PP7ZM9GS"],"itemData":{"id":768,"type":"article-journal","abstract":"Although the vertebrate retina is a well-studied paradigm for organogenesis, the morphogenetic mechanisms that carve the architecture of the vertebrate optic cup remain largely unknown. Understanding how the hemispheric shape of an eye is formed requires addressing the fundamental problem of how individual cell behaviour is coordinated to direct epithelial morphogenesis. Here, we analyze the role of ojoplano (opo), an uncharacterized gene whose human ortholog is associated with orofacial clefting syndrome, in the morphogenesis of epithelial tissues. Most notably, when opo is mutated in medaka fish, optic cup folding is impaired. We characterize optic cup morphogenesis in vivo and determine at the cellular level how opo affects this process. opo encodes a developmentally regulated transmembrane protein that localizes to compartments of the secretory pathway and to basal end-feet of the neuroepithelial precursors. We show that Opo regulates the polarized localization of focal adhesion components to the basal cell surface. Furthermore, tissue-specific interference with integrin-adhesive function impairs optic cup folding, resembling the ocular phenotype observed in opo mutants. We propose a model of retinal morphogenesis whereby opo-mediated formation of focal contacts is required to transmit the mechanical tensions that drive the macroscopic folding of the vertebrate optic cup.","container-title":"Development (Cambridge, England)","DOI":"10.1242/dev.033563","ISSN":"0950-1991","issue":"13","journalAbbreviation":"Development","language":"eng","note":"PMID: 19502481","page":"2165-2175","source":"PubMed","title":"ojoplano-mediated basal constriction is essential for optic cup morphogenesis","volume":"136","author":[{"family":"Martinez-Morales","given":"Juan Ramon"},{"family":"Rembold","given":"Martina"},{"family":"Greger","given":"Klaus"},{"family":"Simpson","given":"Jeremy C."},{"family":"Brown","given":"Katherine E."},{"family":"Quiring","given":"Rebecca"},{"family":"Pepperkok","given":"Rainer"},{"family":"Martin-Bermudo","given":"Maria D."},{"family":"Himmelbauer","given":"Heinz"},{"family":"Wittbrodt","given":"Joachim"}],"issued":{"date-parts":[["2009",7]]}}},{"id":"sMC14hv2/P7FycEqN","uris":["http://zotero.org/users/9849344/items/4LA3LWKC"],"itemData":{"id":757,"type":"article-journal","abstract":"Organ formation is a multi-scale event that involves changes at the intracellular, cellular and tissue level. Organogenesis often starts with the formation of characteristically shaped organ precursors. However, the cellular mechanisms driving organ precursor formation are often not clear. Here, using zebrafish, we investigate the epithelial rearrangements responsible for the development of the hemispherical retinal neuroepithelium (RNE), a part of the optic cup. We show that in addition to basal shrinkage of RNE cells, active migration of connected epithelial cells into the RNE is a crucial player in its formation. This cellular movement is driven by progressive cell-matrix contacts and actively translocates prospective RNE cells to their correct location before they adopt neuroepithelial fate. Failure of this migration during neuroepithelium formation leads to ectopic determination of RNE cells and consequently impairs optic cup formation. Overall, this study illustrates how spatiotemporal coordination between morphogenic movements and fate determination critically influences organogenesis.","container-title":"eLife","DOI":"10.7554/eLife.22689","ISSN":"2050-084X","journalAbbreviation":"Elife","language":"eng","note":"PMID: 28372636\nPMCID: PMC5380436","page":"e22689","source":"PubMed","title":"Concerted action of neuroepithelial basal shrinkage and active epithelial migration ensures efficient optic cup morphogenesis","volume":"6","author":[{"family":"Sidhaye","given":"Jaydeep"},{"family":"Norden","given":"Caren"}],"issued":{"date-parts":[["2017",4,4]]}}}],"schema":"https://github.com/citation-style-language/schema/raw/master/csl-citation.json"} </w:instrText>
      </w:r>
      <w:r w:rsidR="00A63085">
        <w:fldChar w:fldCharType="separate"/>
      </w:r>
      <w:r w:rsidR="00192047">
        <w:rPr>
          <w:rFonts w:ascii="Calibri" w:cs="Calibri"/>
        </w:rPr>
        <w:t>(</w:t>
      </w:r>
      <w:proofErr w:type="spellStart"/>
      <w:r w:rsidR="00192047">
        <w:rPr>
          <w:rFonts w:ascii="Calibri" w:cs="Calibri"/>
        </w:rPr>
        <w:t>Gutzman</w:t>
      </w:r>
      <w:proofErr w:type="spellEnd"/>
      <w:r w:rsidR="00192047">
        <w:rPr>
          <w:rFonts w:ascii="Calibri" w:cs="Calibri"/>
        </w:rPr>
        <w:t xml:space="preserve"> et al., 2008; Martinez-Morales et al., 2009; Sidhaye &amp; Norden, 2017)</w:t>
      </w:r>
      <w:r w:rsidR="00A63085">
        <w:fldChar w:fldCharType="end"/>
      </w:r>
      <w:r w:rsidR="00192047">
        <w:t xml:space="preserve">. </w:t>
      </w:r>
      <w:r w:rsidR="00365C86">
        <w:t>Cell shape changes</w:t>
      </w:r>
      <w:r w:rsidR="001B7B08">
        <w:t xml:space="preserve"> mediate not only folding morphogenesis but ha</w:t>
      </w:r>
      <w:r w:rsidR="00365C86">
        <w:t>ve</w:t>
      </w:r>
      <w:r w:rsidR="001B7B08">
        <w:t xml:space="preserve"> also been shown to lead to more complex changes in curvature such as the formation of intestinal crypts</w:t>
      </w:r>
      <w:r w:rsidR="00CD02F6">
        <w:t xml:space="preserve"> though apical constriction</w:t>
      </w:r>
      <w:r w:rsidR="001B7B08">
        <w:t xml:space="preserve"> </w:t>
      </w:r>
      <w:r w:rsidR="001B7B08">
        <w:fldChar w:fldCharType="begin"/>
      </w:r>
      <w:r w:rsidR="001B7B08">
        <w:instrText xml:space="preserve"> ADDIN ZOTERO_ITEM CSL_CITATION {"citationID":"LjuX5jjA","properties":{"formattedCitation":"(Sumigray et al., 2018)","plainCitation":"(Sumigray et al., 2018)","noteIndex":0},"citationItems":[{"id":774,"uris":["http://zotero.org/users/9849344/items/9ZIVPY5W"],"itemData":{"id":774,"type":"article-journal","abstract":"The adult mammalian intestine is composed of two connected structures, the absorptive villi and the crypts, which house progenitor cells. Mouse crypts develop postnatally and are the architectural unit of the stem cell niche, yet the pathways that drive their formation are not known. Here, we combine transcriptomic, quantitative morphometric, and genetic analyses to identify mechanisms of crypt development. We uncover the upregulation of a contractility gene network at the earliest stage of crypt formation, which drives myosin II-dependent apical constriction and invagination of the crypt progenitor cells. Subsequently, hinges form, compartmentalizing crypts from villi. Hinges contain basally constricted cells, and this cell shape change was inhibited by increased hemidesmosomal adhesion in Rac1 null mice. Loss of hinges resulted in reduced villar spacing, revealing an unexpected role for crypts in tissue architecture and physiology. These studies provide a framework for studying crypt morphogenesis and identify essential regulators of niche formation.","container-title":"Developmental Cell","DOI":"10.1016/j.devcel.2018.03.024","ISSN":"1878-1551","issue":"2","journalAbbreviation":"Dev Cell","language":"eng","note":"PMID: 29689194\nPMCID: PMC5987226","page":"183-197.e5","source":"PubMed","title":"Morphogenesis and Compartmentalization of the Intestinal Crypt","volume":"45","author":[{"family":"Sumigray","given":"Kaelyn D."},{"family":"Terwilliger","given":"Michael"},{"family":"Lechler","given":"Terry"}],"issued":{"date-parts":[["2018",4,23]]}}}],"schema":"https://github.com/citation-style-language/schema/raw/master/csl-citation.json"} </w:instrText>
      </w:r>
      <w:r w:rsidR="001B7B08">
        <w:fldChar w:fldCharType="separate"/>
      </w:r>
      <w:r w:rsidR="001B7B08" w:rsidRPr="00CD02F6">
        <w:rPr>
          <w:noProof/>
        </w:rPr>
        <w:t>(Sumigray et al., 2018)</w:t>
      </w:r>
      <w:r w:rsidR="001B7B08">
        <w:fldChar w:fldCharType="end"/>
      </w:r>
      <w:r w:rsidR="00CD02F6">
        <w:t xml:space="preserve"> or</w:t>
      </w:r>
      <w:r w:rsidR="00CD02F6" w:rsidRPr="00CD02F6">
        <w:t xml:space="preserve"> </w:t>
      </w:r>
      <w:r w:rsidR="00CD02F6">
        <w:t xml:space="preserve">the formation epithelial cysts by a combination of apical and lateral tension </w:t>
      </w:r>
      <w:r w:rsidR="00365C86">
        <w:fldChar w:fldCharType="begin"/>
      </w:r>
      <w:r w:rsidR="00C4445B">
        <w:instrText xml:space="preserve"> ADDIN ZOTERO_ITEM CSL_CITATION {"citationID":"x5DtHMzf","properties":{"formattedCitation":"(Bielmeier et al., 2016)","plainCitation":"(Bielmeier et al., 2016)","noteIndex":0},"citationItems":[{"id":777,"uris":["http://zotero.org/users/9849344/items/4HQCINV7"],"itemData":{"id":777,"type":"article-journal","abstract":"Although cellular tumor-suppression mechanisms are widely studied, little is known about mechanisms that act at the level of tissues to suppress the occurrence of aberrant cells in epithelia. We find that ectopic expression of transcription factors that specify cell fates causes abnormal epithelial cysts in Drosophila imaginal discs. Cysts do not form cell autonomously but result from the juxtaposition of two cell populations with divergent fates. Juxtaposition of wild-type and aberrantly specified cells induces enrichment of actomyosin at their entire shared interface, both at adherens junctions as well as along basolateral interfaces. Experimental validation of 3D vertex model simulations demonstrates that enhanced interface contractility is sufficient to explain many morphogenetic behaviors, which depend on cell cluster size. These range from cyst formation by intermediate-sized clusters to segregation of large cell populations by formation of smooth boundaries or apical constriction in small groups of cells. In addition, we find that single cells experiencing lateral interface contractility are eliminated from tissues by apoptosis. Cysts, which disrupt epithelial continuity, form when elimination of single, aberrantly specified cells fails and cells proliferate to intermediate cell cluster sizes. Thus, increased interface contractility functions as error correction mechanism eliminating single aberrant cells from tissues, but failure leads to the formation of large, potentially disease-promoting cysts. Our results provide a novel perspective on morphogenetic mechanisms, which arise from cell-fate heterogeneities within tissues and maintain or disrupt epithelial homeostasis.","container-title":"Current biology: CB","DOI":"10.1016/j.cub.2015.12.063","ISSN":"1879-0445","issue":"5","journalAbbreviation":"Curr Biol","language":"eng","note":"PMID: 26853359\nPMCID: PMC5282066","page":"563-574","source":"PubMed","title":"Interface Contractility between Differently Fated Cells Drives Cell Elimination and Cyst Formation","volume":"26","author":[{"family":"Bielmeier","given":"Christina"},{"family":"Alt","given":"Silvanus"},{"family":"Weichselberger","given":"Vanessa"},{"family":"La Fortezza","given":"Marco"},{"family":"Harz","given":"Hartmann"},{"family":"Jülicher","given":"Frank"},{"family":"Salbreux","given":"Guillaume"},{"family":"Classen","given":"Anne-Kathrin"}],"issued":{"date-parts":[["2016",3,7]]}}}],"schema":"https://github.com/citation-style-language/schema/raw/master/csl-citation.json"} </w:instrText>
      </w:r>
      <w:r w:rsidR="00365C86">
        <w:fldChar w:fldCharType="separate"/>
      </w:r>
      <w:r w:rsidR="00C4445B">
        <w:rPr>
          <w:noProof/>
        </w:rPr>
        <w:t>(Bielmeier et al., 2016)</w:t>
      </w:r>
      <w:r w:rsidR="00365C86">
        <w:fldChar w:fldCharType="end"/>
      </w:r>
      <w:r w:rsidR="00C4445B">
        <w:t>.</w:t>
      </w:r>
    </w:p>
    <w:p w14:paraId="641CCE6A" w14:textId="798F506D" w:rsidR="00C5750F" w:rsidRPr="0029405B" w:rsidRDefault="00530541" w:rsidP="00B25C94">
      <w:pPr>
        <w:pStyle w:val="Heading4"/>
      </w:pPr>
      <w:r>
        <w:t>Cellular effects on l</w:t>
      </w:r>
      <w:r w:rsidR="00D657C5" w:rsidRPr="0029405B">
        <w:t>arge scale tissue deformation</w:t>
      </w:r>
    </w:p>
    <w:p w14:paraId="250324B9" w14:textId="6AACCF51" w:rsidR="0029405B" w:rsidRDefault="0029405B" w:rsidP="0029405B">
      <w:pPr>
        <w:spacing w:line="360" w:lineRule="auto"/>
        <w:jc w:val="both"/>
      </w:pPr>
      <w:r>
        <w:t>Differential changes in cell shapes and their effects on tissue shape changes are observed at short length scales by the collective action of a few cells along the direction of curvature. To understand large scale deformations in tissue shape</w:t>
      </w:r>
      <w:r w:rsidR="00A146A6">
        <w:t>,</w:t>
      </w:r>
      <w:r>
        <w:t xml:space="preserve"> supracellular effects and external contributions to shape</w:t>
      </w:r>
      <w:r w:rsidR="00A146A6">
        <w:t xml:space="preserve"> </w:t>
      </w:r>
      <w:r>
        <w:t xml:space="preserve">must be disentangled. </w:t>
      </w:r>
      <w:r w:rsidR="00C64F68">
        <w:t>In the case</w:t>
      </w:r>
      <w:r w:rsidR="001C7F54">
        <w:t xml:space="preserve"> of </w:t>
      </w:r>
      <w:r w:rsidR="00A146A6">
        <w:t>ventral furrow formation in the Drosophila embryo, in silico</w:t>
      </w:r>
      <w:r w:rsidR="00DD2371">
        <w:t xml:space="preserve"> together with in vivo</w:t>
      </w:r>
      <w:r w:rsidR="00A146A6">
        <w:t xml:space="preserve"> analysis </w:t>
      </w:r>
      <w:r w:rsidR="00E23BE2">
        <w:t xml:space="preserve">shows that that different tissue material properties, mediated by spatial differences in the cellular actomyosin network affect furrow internalization </w:t>
      </w:r>
      <w:r w:rsidR="00E23BE2">
        <w:fldChar w:fldCharType="begin"/>
      </w:r>
      <w:r w:rsidR="00E23BE2">
        <w:instrText xml:space="preserve"> ADDIN ZOTERO_ITEM CSL_CITATION {"citationID":"kZWOucJ8","properties":{"formattedCitation":"(Conte et al., 2012; Rauzi et al., 2015)","plainCitation":"(Conte et al., 2012; Rauzi et al., 2015)","noteIndex":0},"citationItems":[{"id":780,"uris":["http://zotero.org/users/9849344/items/JD49657L"],"itemData":{"id":780,"type":"article-journal","abstract":"The article provides a biomechanical analysis of ventral furrow formation in the Drosophila melanogaster embryo. Ventral furrow formation is the first large-scale morphogenetic movement in the fly embryo. It involves deformation of a uniform cellular monolayer formed following cellularisation, and has therefore long been used as a simple system in which to explore the role of mechanics in force generation. Here we use a quantitative framework to carry out a systematic perturbation analysis to determine the role of each of the active forces observed. The analysis confirms that ventral furrow invagination arises from a combination of apical constriction and apical-basal shortening forces in the mesoderm, together with a combination of ectodermal forces. We show that the mesodermal forces are crucial for invagination: the loss of apical constriction leads to a loss of the furrow, while the mesodermal radial shortening forces are the primary cause of the internalisation of the future mesoderm as the furrow rises. Ectodermal forces play a minor but significant role in furrow formation: without ectodermal forces the furrow is slower to form, does not close properly and has an aberrant morphology. Nevertheless, despite changes in the active mesodermal and ectodermal forces lead to changes in the timing and extent of furrow, invagination is eventually achieved in most cases, implying that the system is robust to perturbation and therefore over-determined.","container-title":"PloS One","DOI":"10.1371/journal.pone.0034473","ISSN":"1932-6203","issue":"4","journalAbbreviation":"PLoS One","language":"eng","note":"PMID: 22511944\nPMCID: PMC3325263","page":"e34473","source":"PubMed","title":"A biomechanical analysis of ventral furrow formation in the Drosophila melanogaster embryo","volume":"7","author":[{"family":"Conte","given":"Vito"},{"family":"Ulrich","given":"Florian"},{"family":"Baum","given":"Buzz"},{"family":"Muñoz","given":"Jose"},{"family":"Veldhuis","given":"Jim"},{"family":"Brodland","given":"Wayne"},{"family":"Miodownik","given":"Mark"}],"issued":{"date-parts":[["2012"]]}}},{"id":783,"uris":["http://zotero.org/users/9849344/items/SKSQYPXC"],"itemData":{"id":783,"type":"article-journal","abstract":"Morphogenesis of an organism requires the development of its parts to be coordinated in time and space. While past studies concentrated on defined cell populations, a synthetic view of the coordination of these events in a whole organism is needed for a full understanding. Drosophila gastrulation begins with the embryo forming a ventral furrow, which is eventually internalized. It is not understood how the rest of the embryo participates in this process. Here we use multiview selective plane illumination microscopy coupled with infrared laser manipulation and mutant analysis to dissect embryo-scale cell interactions during early gastrulation. Lateral cells have a denser medial–apical actomyosin network and shift ventrally as a compact cohort, whereas dorsal cells become stretched. We show that the behaviour of these cells affects furrow internalization. A computational model predicts different mechanical properties associated with tissue behaviour: lateral cells are stiff, whereas dorsal cells are soft. Experimental analysis confirms these properties in vivo.","container-title":"Nature Communications","DOI":"10.1038/ncomms9677","ISSN":"2041-1723","issue":"1","journalAbbreviation":"Nat Commun","language":"en","license":"2015 The Author(s)","note":"number: 1\npublisher: Nature Publishing Group","page":"8677","source":"www.nature.com","title":"Embryo-scale tissue mechanics during Drosophila gastrulation movements","volume":"6","author":[{"family":"Rauzi","given":"Matteo"},{"family":"Krzic","given":"Uros"},{"family":"Saunders","given":"Timothy E."},{"family":"Krajnc","given":"Matej"},{"family":"Ziherl","given":"Primož"},{"family":"Hufnagel","given":"Lars"},{"family":"Leptin","given":"Maria"}],"issued":{"date-parts":[["2015",10,26]]}}}],"schema":"https://github.com/citation-style-language/schema/raw/master/csl-citation.json"} </w:instrText>
      </w:r>
      <w:r w:rsidR="00E23BE2">
        <w:fldChar w:fldCharType="separate"/>
      </w:r>
      <w:r w:rsidR="00E23BE2">
        <w:rPr>
          <w:noProof/>
        </w:rPr>
        <w:t>(Conte et al., 2012; Rauzi et al., 2015)</w:t>
      </w:r>
      <w:r w:rsidR="00E23BE2">
        <w:fldChar w:fldCharType="end"/>
      </w:r>
      <w:r w:rsidR="00E23BE2">
        <w:t xml:space="preserve">. Highlighting </w:t>
      </w:r>
      <w:r w:rsidR="00A146A6">
        <w:t>how robustness and temporal regulation of large-scale tissue deformation involves a combination of tissue level effects in addition to localized cell shape changes</w:t>
      </w:r>
      <w:r w:rsidR="00825316">
        <w:t xml:space="preserve"> and how the cell and tissue level forces influence each other in a bidirectional way </w:t>
      </w:r>
      <w:r w:rsidR="00825316">
        <w:fldChar w:fldCharType="begin"/>
      </w:r>
      <w:r w:rsidR="00530541">
        <w:instrText xml:space="preserve"> ADDIN ZOTERO_ITEM CSL_CITATION {"citationID":"CmvyntHX","properties":{"formattedCitation":"(Fernandez-Gonzalez et al., 2009; Martin et al., 2010)","plainCitation":"(Fernandez-Gonzalez et al., 2009; Martin et al., 2010)","noteIndex":0},"citationItems":[{"id":671,"uris":["http://zotero.org/users/9849344/items/GNU752BK"],"itemData":{"id":671,"type":"article-journal","abstract":"Axis elongation in Drosophila occurs through polarized cell rearrangements driven by actomyosin contractility. Myosin II promotes neighbor exchange through the contraction of single cell boundaries, while the contraction of myosin II structures spanning multiple pairs of cells leads to rosette formation. Here we show that multicellular actomyosin cables form at a higher frequency than expected by chance, indicating that cable assembly is an active process. Multicellular cables are sites of increased mechanical tension as measured by laser ablation. Fluorescence recovery after photobleaching experiments show that myosin II is stabilized at the cortex in regions of increased tension. Myosin II is recruited in response to an ectopic force and relieving tension leads to a rapid loss of myosin, indicating that tension is necessary and sufficient for cortical myosin localization. These results demonstrate that myosin II dynamics are regulated by tension in a positive feedback loop that leads to multicellular actomyosin cable formation and efficient tissue elongation.","container-title":"Developmental Cell","DOI":"10.1016/j.devcel.2009.09.003","ISSN":"1878-1551","issue":"5","journalAbbreviation":"Dev Cell","language":"eng","note":"PMID: 19879198\nPMCID: PMC2854079","page":"736-743","source":"PubMed","title":"Myosin II dynamics are regulated by tension in intercalating cells","volume":"17","author":[{"family":"Fernandez-Gonzalez","given":"Rodrigo"},{"family":"Simoes","given":"Sérgio de Matos"},{"family":"Röper","given":"Jens-Christian"},{"family":"Eaton","given":"Suzanne"},{"family":"Zallen","given":"Jennifer A."}],"issued":{"date-parts":[["2009",11]]}}},{"id":798,"uris":["http://zotero.org/users/9849344/items/GLDEEJHT"],"itemData":{"id":798,"type":"article-journal","abstract":"Transcription factor Twist promotes cell junctions to link individual cells into a contractile network responsible for the apical constriction pulses during epithelial morphogenesis., Contractile forces generated by the actomyosin cytoskeleton within individual cells collectively generate tissue-level force during epithelial morphogenesis. During Drosophila mesoderm invagination, pulsed actomyosin meshwork contractions and a ratchet-like stabilization of cell shape drive apical constriction. Here, we investigate how contractile forces are integrated across the tissue. Reducing adherens junction (AJ) levels or ablating actomyosin meshworks causes tissue-wide epithelial tears, which release tension that is predominantly oriented along the anterior–posterior (a-p) embryonic axis. Epithelial tears allow cells normally elongated along the a-p axis to constrict isotropically, which suggests that apical constriction generates anisotropic epithelial tension that feeds back to control cell shape. Epithelial tension requires the transcription factor Twist, which stabilizes apical myosin II, promoting the formation of a supracellular actomyosin meshwork in which radial actomyosin fibers are joined end-to-end at spot AJs. Thus, pulsed actomyosin contractions require a supracellular, tensile meshwork to transmit cellular forces to the tissue level during morphogenesis.","container-title":"The Journal of Cell Biology","DOI":"10.1083/jcb.200910099","ISSN":"0021-9525","issue":"5","journalAbbreviation":"J Cell Biol","note":"PMID: 20194639\nPMCID: PMC2835944","page":"735-749","source":"PubMed Central","title":"Integration of contractile forces during tissue invagination","volume":"188","author":[{"family":"Martin","given":"Adam C."},{"family":"Gelbart","given":"Michael"},{"family":"Fernandez-Gonzalez","given":"Rodrigo"},{"family":"Kaschube","given":"Matthias"},{"family":"Wieschaus","given":"Eric F."}],"issued":{"date-parts":[["2010",3,8]]}}}],"schema":"https://github.com/citation-style-language/schema/raw/master/csl-citation.json"} </w:instrText>
      </w:r>
      <w:r w:rsidR="00825316">
        <w:fldChar w:fldCharType="separate"/>
      </w:r>
      <w:r w:rsidR="00530541">
        <w:rPr>
          <w:noProof/>
        </w:rPr>
        <w:t>(Fernandez-Gonzalez et al., 2009; Martin et al., 2010)</w:t>
      </w:r>
      <w:r w:rsidR="00825316">
        <w:fldChar w:fldCharType="end"/>
      </w:r>
      <w:r w:rsidR="00E23BE2">
        <w:t xml:space="preserve">. </w:t>
      </w:r>
    </w:p>
    <w:p w14:paraId="05DC9CA4" w14:textId="5D44B749" w:rsidR="00F76F79" w:rsidRPr="00442CBD" w:rsidRDefault="00F76F79" w:rsidP="00B25C94">
      <w:pPr>
        <w:pStyle w:val="Heading4"/>
      </w:pPr>
      <w:r w:rsidRPr="00442CBD">
        <w:t xml:space="preserve">Large scale mechanisms for epithelial shape changes </w:t>
      </w:r>
      <w:r w:rsidR="00442CBD">
        <w:t>-</w:t>
      </w:r>
      <w:r w:rsidR="00442CBD" w:rsidRPr="00442CBD">
        <w:t xml:space="preserve"> </w:t>
      </w:r>
      <w:r w:rsidR="00442CBD">
        <w:t>in plane stresses</w:t>
      </w:r>
    </w:p>
    <w:p w14:paraId="2E393C4A" w14:textId="77777777" w:rsidR="00272B67" w:rsidRDefault="00272B67" w:rsidP="00272B67">
      <w:pPr>
        <w:spacing w:line="360" w:lineRule="auto"/>
        <w:jc w:val="both"/>
      </w:pPr>
      <w:r>
        <w:t xml:space="preserve">Change in cell aspect ratio is not the only potential driver for changes in 3D tissue architecture. </w:t>
      </w:r>
    </w:p>
    <w:p w14:paraId="305B9CC9" w14:textId="3ED701D7" w:rsidR="001B5B17" w:rsidRDefault="00F76F79" w:rsidP="00AB7C22">
      <w:pPr>
        <w:spacing w:line="360" w:lineRule="auto"/>
        <w:jc w:val="both"/>
      </w:pPr>
      <w:r>
        <w:t xml:space="preserve">Large epithelia can be mechanically described thin sheets and as such they </w:t>
      </w:r>
      <w:r w:rsidR="00056EC8">
        <w:t>can release</w:t>
      </w:r>
      <w:r>
        <w:t xml:space="preserve"> in plane </w:t>
      </w:r>
      <w:r w:rsidR="00272B67">
        <w:t>stresses</w:t>
      </w:r>
      <w:r>
        <w:t xml:space="preserve"> by out of plane deformations such as </w:t>
      </w:r>
      <w:r w:rsidR="00056EC8">
        <w:t xml:space="preserve">wrinkling or </w:t>
      </w:r>
      <w:r>
        <w:t>bucking. Th</w:t>
      </w:r>
      <w:r w:rsidR="00056EC8">
        <w:t xml:space="preserve">e nature of the </w:t>
      </w:r>
      <w:r w:rsidR="00056EC8">
        <w:lastRenderedPageBreak/>
        <w:t>compression can be external confinement</w:t>
      </w:r>
      <w:r w:rsidR="003B18E0">
        <w:t xml:space="preserve"> in combination with growth</w:t>
      </w:r>
      <w:r w:rsidR="00056EC8">
        <w:t xml:space="preserve"> </w:t>
      </w:r>
      <w:r w:rsidR="00056EC8">
        <w:fldChar w:fldCharType="begin"/>
      </w:r>
      <w:r w:rsidR="00056EC8">
        <w:instrText xml:space="preserve"> ADDIN ZOTERO_ITEM CSL_CITATION {"citationID":"geKkaoTX","properties":{"formattedCitation":"(Trushko et al., 2020)","plainCitation":"(Trushko et al., 2020)","noteIndex":0},"citationItems":[{"id":801,"uris":["http://zotero.org/users/9849344/items/VXUHEK84"],"itemData":{"id":801,"type":"article-journal","abstract":"Many organs are formed through folding of an epithelium. This change in shape is usually attributed to tissue heterogeneities, for example, local apical contraction. In contrast, compressive stresses have been proposed to fold a homogeneous epithelium by buckling. While buckling is an appealing mechanism, demonstrating that it underlies folding requires measurement of the stress field and the material properties of the tissue, which are currently inaccessible in vivo. Here, we show that monolayers of identical cells proliferating on the inner surface of elastic spherical shells can spontaneously fold. By measuring the elastic deformation of the shell, we infer the forces acting within the monolayer and its elastic modulus. Using analytical and numerical theories linking forces to shape, we find that buckling quantitatively accounts for the shape changes of our monolayers. Our study shows that forces arising from epithelial growth in three-dimensional confinement are sufficient to drive folding by buckling.","container-title":"Developmental Cell","DOI":"10.1016/j.devcel.2020.07.019","ISSN":"1534-5807","issue":"5","journalAbbreviation":"Developmental Cell","language":"en","page":"655-668.e6","source":"ScienceDirect","title":"Buckling of an Epithelium Growing under Spherical Confinement","volume":"54","author":[{"family":"Trushko","given":"Anastasiya"},{"family":"Di Meglio","given":"Ilaria"},{"family":"Merzouki","given":"Aziza"},{"family":"Blanch-Mercader","given":"Carles"},{"family":"Abuhattum","given":"Shada"},{"family":"Guck","given":"Jochen"},{"family":"Alessandri","given":"Kevin"},{"family":"Nassoy","given":"Pierre"},{"family":"Kruse","given":"Karsten"},{"family":"Chopard","given":"Bastien"},{"family":"Roux","given":"Aurélien"}],"issued":{"date-parts":[["2020",9,14]]}}}],"schema":"https://github.com/citation-style-language/schema/raw/master/csl-citation.json"} </w:instrText>
      </w:r>
      <w:r w:rsidR="00056EC8">
        <w:fldChar w:fldCharType="separate"/>
      </w:r>
      <w:r w:rsidR="00056EC8">
        <w:rPr>
          <w:noProof/>
        </w:rPr>
        <w:t>(Trushko et al., 2020)</w:t>
      </w:r>
      <w:r w:rsidR="00056EC8">
        <w:fldChar w:fldCharType="end"/>
      </w:r>
      <w:r w:rsidR="003B18E0">
        <w:t xml:space="preserve"> or growth </w:t>
      </w:r>
      <w:r w:rsidR="001E730D">
        <w:t>mismatch with adjacent layers</w:t>
      </w:r>
      <w:r w:rsidR="00076714">
        <w:t xml:space="preserve"> as suggested for the morphogenesis of</w:t>
      </w:r>
      <w:r w:rsidR="00272B67">
        <w:t xml:space="preserve"> several tissues, such as</w:t>
      </w:r>
      <w:r w:rsidR="00076714">
        <w:t xml:space="preserve"> intestine, </w:t>
      </w:r>
      <w:r w:rsidR="00272B67">
        <w:t xml:space="preserve">cerebral cortex, teeth or lung </w:t>
      </w:r>
      <w:r w:rsidR="00272B67">
        <w:fldChar w:fldCharType="begin"/>
      </w:r>
      <w:r w:rsidR="00272B67">
        <w:instrText xml:space="preserve"> ADDIN ZOTERO_ITEM CSL_CITATION {"citationID":"45dhOrqG","properties":{"formattedCitation":"(Nelson, 2016)","plainCitation":"(Nelson, 2016)","noteIndex":0},"citationItems":[{"id":165,"uris":["http://zotero.org/users/9849344/items/8R9427UZ"],"itemData":{"id":165,"type":"article-journal","abstract":"Cell-generated mechanical forces drive many of the tissue movements and rearrangements that are required to transform simple populations of cells into the complex three-dimensional geometries of mature organs. However, mechanical forces do not need to arise from active cellular movements. Recent studies have illuminated the roles of passive forces that result from mechanical instabilities between epithelial tissues and their surroundings. These mechanical instabilities cause essentially one-dimensional epithelial tubes and two-dimensional epithelial sheets to buckle or wrinkle into complex topologies containing loops, folds, and undulations in organs as diverse as the brain, the intestine, and the lung. Here, I highlight examples of buckling and wrinkling morphogenesis, and suggest that this morphogenetic mechanism may be broadly responsible for sculpting organ form.","container-title":"Journal of Biomechanical Engineering","DOI":"10.1115/1.4032128","ISSN":"0148-0731, 1528-8951","issue":"2","language":"en","page":"021005","source":"DOI.org (Crossref)","title":"On Buckling Morphogenesis","volume":"138","author":[{"family":"Nelson","given":"Celeste M."}],"issued":{"date-parts":[["2016",2,1]]}}}],"schema":"https://github.com/citation-style-language/schema/raw/master/csl-citation.json"} </w:instrText>
      </w:r>
      <w:r w:rsidR="00272B67">
        <w:fldChar w:fldCharType="separate"/>
      </w:r>
      <w:r w:rsidR="00272B67">
        <w:rPr>
          <w:noProof/>
        </w:rPr>
        <w:t>(Nelson, 2016)</w:t>
      </w:r>
      <w:r w:rsidR="00272B67">
        <w:fldChar w:fldCharType="end"/>
      </w:r>
      <w:r w:rsidR="00272B67">
        <w:t xml:space="preserve">. </w:t>
      </w:r>
      <w:r w:rsidR="000B5F45">
        <w:t xml:space="preserve">Strikingly in vitro experiments demonstrate, that epithelial pre-tension can resolve compression induced buckling on short time scales </w:t>
      </w:r>
      <w:r w:rsidR="00BA1DC5">
        <w:t>though actomyosin rearrangements. However, if buckling</w:t>
      </w:r>
      <w:r w:rsidR="000B5F45">
        <w:t xml:space="preserve"> exceed</w:t>
      </w:r>
      <w:r w:rsidR="00BA1DC5">
        <w:t>s</w:t>
      </w:r>
      <w:r w:rsidR="000B5F45">
        <w:t xml:space="preserve"> a certain threshold</w:t>
      </w:r>
      <w:r w:rsidR="00BA1DC5">
        <w:t>, the curvature changes persist. These experiments highlight</w:t>
      </w:r>
      <w:r w:rsidR="000972E3">
        <w:t xml:space="preserve"> how</w:t>
      </w:r>
      <w:r w:rsidR="00BA1DC5">
        <w:t xml:space="preserve"> </w:t>
      </w:r>
      <w:r w:rsidR="000972E3">
        <w:t>viscoelastic properties</w:t>
      </w:r>
      <w:r w:rsidR="00BA1DC5">
        <w:t xml:space="preserve"> of epithelia</w:t>
      </w:r>
      <w:r w:rsidR="000972E3">
        <w:t xml:space="preserve"> impact buckling induced curvature change </w:t>
      </w:r>
      <w:r w:rsidR="000972E3">
        <w:fldChar w:fldCharType="begin"/>
      </w:r>
      <w:r w:rsidR="000972E3">
        <w:instrText xml:space="preserve"> ADDIN ZOTERO_ITEM CSL_CITATION {"citationID":"DDYhqHil","properties":{"formattedCitation":"(Wyatt et al., 2020)","plainCitation":"(Wyatt et al., 2020)","noteIndex":0},"citationItems":[{"id":807,"uris":["http://zotero.org/users/9849344/items/MF935EBH"],"itemData":{"id":807,"type":"article-journal","abstract":"Throughout embryonic development and adult life, epithelia are subjected to compressive deformations. While these have been shown to trigger mechanosensitive responses such as cell extrusion and differentiation, which span tens of minutes, little is known about how epithelia adapt to compression over shorter timescales. Here, using suspended epithelia, we uncover the immediate response of epithelial tissues to the application of in-plane compressive strains (5–80%). We show that fast compression induces tissue buckling followed by actomyosin-dependent tissue flattening that erases the buckle within tens of seconds, in both mono- and multi-layered epithelia. Strikingly, we identify a well-defined limit to this response, so that stable folds form in the tissue when compressive strains exceed a ‘buckling threshold’ of ~35%. A combination of experiment and modelling shows that this behaviour is orchestrated by adaptation of the actomyosin cytoskeleton as it re-establishes tissue tension following compression. Thus, tissue pre-tension allows epithelia to both buffer against deformation and sets their ability to form and retain folds during morphogenesis.","container-title":"Nature Materials","DOI":"10.1038/s41563-019-0461-x","ISSN":"1476-4660","issue":"1","journalAbbreviation":"Nat. Mater.","language":"en","license":"2019 The Author(s), under exclusive licence to Springer Nature Limited","note":"number: 1\npublisher: Nature Publishing Group","page":"109-117","source":"www.nature.com","title":"Actomyosin controls planarity and folding of epithelia in response to compression","volume":"19","author":[{"family":"Wyatt","given":"Tom P. J."},{"family":"Fouchard","given":"Jonathan"},{"family":"Lisica","given":"Ana"},{"family":"Khalilgharibi","given":"Nargess"},{"family":"Baum","given":"Buzz"},{"family":"Recho","given":"Pierre"},{"family":"Kabla","given":"Alexandre J."},{"family":"Charras","given":"Guillaume T."}],"issued":{"date-parts":[["2020",1]]}}}],"schema":"https://github.com/citation-style-language/schema/raw/master/csl-citation.json"} </w:instrText>
      </w:r>
      <w:r w:rsidR="000972E3">
        <w:fldChar w:fldCharType="separate"/>
      </w:r>
      <w:r w:rsidR="000972E3">
        <w:rPr>
          <w:noProof/>
        </w:rPr>
        <w:t>(Wyatt et al., 2020)</w:t>
      </w:r>
      <w:r w:rsidR="000972E3">
        <w:fldChar w:fldCharType="end"/>
      </w:r>
      <w:r w:rsidR="000972E3">
        <w:t xml:space="preserve">. </w:t>
      </w:r>
      <w:r w:rsidR="000E4A49">
        <w:t>E</w:t>
      </w:r>
      <w:r w:rsidR="000972E3">
        <w:t xml:space="preserve">pithelial buckling </w:t>
      </w:r>
      <w:r w:rsidR="00F32459">
        <w:t xml:space="preserve">could however also arise from tissue intrinsic stresses, as a consequence of differential growth and tissue geometry. </w:t>
      </w:r>
      <w:r w:rsidR="002855D9">
        <w:t>Such a combination of tissue intrinsically generated compressive forces and buckling transitions could lead to</w:t>
      </w:r>
      <w:r w:rsidR="00B91496">
        <w:t>,</w:t>
      </w:r>
      <w:r w:rsidR="002855D9">
        <w:t xml:space="preserve"> </w:t>
      </w:r>
      <w:r w:rsidR="00B91496">
        <w:t xml:space="preserve">or aid </w:t>
      </w:r>
      <w:r w:rsidR="00076898">
        <w:t>out of plane tissue deformations</w:t>
      </w:r>
      <w:r w:rsidR="00B91496">
        <w:t>. A potential role for differential growth could be to position the developing folds in the Drosophila wing disc, as in silico analysis suggests</w:t>
      </w:r>
      <w:r w:rsidR="00F32459">
        <w:t xml:space="preserve"> </w:t>
      </w:r>
      <w:r w:rsidR="00F32459">
        <w:fldChar w:fldCharType="begin"/>
      </w:r>
      <w:r w:rsidR="00F32459">
        <w:instrText xml:space="preserve"> ADDIN ZOTERO_ITEM CSL_CITATION {"citationID":"wvMEYZFh","properties":{"formattedCitation":"(Tozluo\\uc0\\u487{}lu et al., 2019)","plainCitation":"(Tozluoǧlu et al., 2019)","noteIndex":0},"citationItems":[{"id":155,"uris":["http://zotero.org/users/9849344/items/BTST8B3Q"],"itemData":{"id":155,"type":"article-journal","abstract":"Tissue folding is a fundamental process that shapes epithelia into complex 3D organs. The initial positioning of folds is the foundation for the emergence of correct tissue morphology. Mechanisms forming individual folds have been studied, but the precise positioning of folds in complex, multi-folded epithelia is less well-understood. We present a computational model of morphogenesis, encompassing local differential growth and tissue mechanics, to investigate tissue fold positioning. We use the Drosophila wing disc as our model system and show that there is spatial-temporal heterogeneity in its planar growth rates. This differential growth, especially at the early stages of development, is the main driver for fold positioning. Increased apical layer stiffness and conﬁnement by the basement membrane drive fold formation but inﬂuence positioning to a lesser degree. The model successfully predicts the in vivo morphology of overgrowth clones and wingless mutants via perturbations solely on planar differential growth in silico.","container-title":"Developmental Cell","DOI":"10.1016/j.devcel.2019.09.009","ISSN":"15345807","issue":"3","journalAbbreviation":"Developmental Cell","language":"en","page":"299-312.e4","source":"DOI.org (Crossref)","title":"Planar Differential Growth Rates Initiate Precise Fold Positions in Complex Epithelia","volume":"51","author":[{"family":"Tozluoǧlu","given":"Melda"},{"family":"Duda","given":"Maria"},{"family":"Kirkland","given":"Natalie J."},{"family":"Barrientos","given":"Ricardo"},{"family":"Burden","given":"Jemima J."},{"family":"Muñoz","given":"José J."},{"family":"Mao","given":"Yanlan"}],"issued":{"date-parts":[["2019",11]]}}}],"schema":"https://github.com/citation-style-language/schema/raw/master/csl-citation.json"} </w:instrText>
      </w:r>
      <w:r w:rsidR="00F32459">
        <w:fldChar w:fldCharType="separate"/>
      </w:r>
      <w:r w:rsidR="00F32459" w:rsidRPr="00F32459">
        <w:rPr>
          <w:rFonts w:ascii="Calibri" w:cs="Calibri"/>
        </w:rPr>
        <w:t>(Tozluoǧlu et al., 2019)</w:t>
      </w:r>
      <w:r w:rsidR="00F32459">
        <w:fldChar w:fldCharType="end"/>
      </w:r>
      <w:r w:rsidR="00F32459">
        <w:t>.</w:t>
      </w:r>
      <w:r w:rsidR="000E4A49">
        <w:t xml:space="preserve"> </w:t>
      </w:r>
      <w:r w:rsidR="00B91496">
        <w:t>However,</w:t>
      </w:r>
      <w:r w:rsidR="001B5B17">
        <w:t xml:space="preserve"> the inhibition of cell divisions prior to folding does not affect the formation of folds</w:t>
      </w:r>
      <w:r w:rsidR="00F3551B">
        <w:t xml:space="preserve"> </w:t>
      </w:r>
      <w:r w:rsidR="00F3551B">
        <w:fldChar w:fldCharType="begin"/>
      </w:r>
      <w:r w:rsidR="00F3551B">
        <w:instrText xml:space="preserve"> ADDIN ZOTERO_ITEM CSL_CITATION {"citationID":"DmmOWLyO","properties":{"formattedCitation":"(Sui et al., 2018)","plainCitation":"(Sui et al., 2018)","noteIndex":0},"citationItems":[{"id":748,"uris":["http://zotero.org/users/9849344/items/8R8TBSH7"],"itemData":{"id":748,"type":"article-journal","abstract":"Epithelial folding transforms simple sheets of cells into complex three-dimensional tissues and organs during animal development. Epithelial folding has mainly been attributed to mechanical forces generated by an apically localized actomyosin network, however, contributions of forces generated at basal and lateral cell surfaces remain largely unknown. Here we show that a local decrease of basal tension and an increased lateral tension, but not apical constriction, drive the formation of two neighboring folds in developing Drosophila wing imaginal discs. Spatially defined reduction of extracellular matrix density results in local decrease of basal tension in the first fold; fluctuations in F-actin lead to increased lateral tension in the second fold. Simulations using a 3D vertex model show that the two distinct mechanisms can drive epithelial folding. Our combination of lateral and basal tension measurements with a mechanical tissue model reveals how simple modulations of surface and edge tension drive complex three-dimensional morphological changes.","container-title":"Nature Communications","DOI":"10.1038/s41467-018-06497-3","ISSN":"2041-1723","issue":"1","journalAbbreviation":"Nat Commun","language":"eng","note":"PMID: 30397306\nPMCID: PMC6218478","page":"4620","source":"PubMed","title":"Differential lateral and basal tension drive folding of Drosophila wing discs through two distinct mechanisms","volume":"9","author":[{"family":"Sui","given":"Liyuan"},{"family":"Alt","given":"Silvanus"},{"family":"Weigert","given":"Martin"},{"family":"Dye","given":"Natalie"},{"family":"Eaton","given":"Suzanne"},{"family":"Jug","given":"Florian"},{"family":"Myers","given":"Eugene W."},{"family":"Jülicher","given":"Frank"},{"family":"Salbreux","given":"Guillaume"},{"family":"Dahmann","given":"Christian"}],"issued":{"date-parts":[["2018",11,5]]}}}],"schema":"https://github.com/citation-style-language/schema/raw/master/csl-citation.json"} </w:instrText>
      </w:r>
      <w:r w:rsidR="00F3551B">
        <w:fldChar w:fldCharType="separate"/>
      </w:r>
      <w:r w:rsidR="00F3551B">
        <w:rPr>
          <w:noProof/>
        </w:rPr>
        <w:t>(Sui et al., 2018)</w:t>
      </w:r>
      <w:r w:rsidR="00F3551B">
        <w:fldChar w:fldCharType="end"/>
      </w:r>
      <w:r w:rsidR="00F3551B">
        <w:t>, thus if differential growth indeed affects fold positioning in vivo needs to be tested and the morphogenetic mechanisms are still unclear.</w:t>
      </w:r>
    </w:p>
    <w:p w14:paraId="6AD51DF5" w14:textId="1323D6F9" w:rsidR="00A72FCA" w:rsidRDefault="00F3551B" w:rsidP="00A72FCA">
      <w:pPr>
        <w:spacing w:line="360" w:lineRule="auto"/>
        <w:jc w:val="both"/>
      </w:pPr>
      <w:r>
        <w:t>A</w:t>
      </w:r>
      <w:r w:rsidR="00B67D5A">
        <w:t xml:space="preserve">s deformations in 3D shape </w:t>
      </w:r>
      <w:r w:rsidR="00AB7C22">
        <w:t xml:space="preserve">usually </w:t>
      </w:r>
      <w:r w:rsidR="00B67D5A">
        <w:t xml:space="preserve">necessitate localized tissue expansion and cell shape changes and growth can both induce as well as respond to tissue strain, it remains challenging to disentangle </w:t>
      </w:r>
      <w:r w:rsidR="00B91496">
        <w:t>active and passive contributions to tissue shape change</w:t>
      </w:r>
      <w:r w:rsidR="00AB7C22">
        <w:t>s</w:t>
      </w:r>
      <w:r w:rsidR="007C7AE8">
        <w:t xml:space="preserve">. Moreover, to understand local deformations the respective mechanical and geometrical properties of the tissue environment need to be taken into account. </w:t>
      </w:r>
    </w:p>
    <w:p w14:paraId="60FADBB5" w14:textId="1D1E8306" w:rsidR="00442CBD" w:rsidRPr="00442CBD" w:rsidRDefault="00442CBD" w:rsidP="00B25C94">
      <w:pPr>
        <w:pStyle w:val="Heading4"/>
      </w:pPr>
      <w:r w:rsidRPr="00442CBD">
        <w:t>ECM</w:t>
      </w:r>
    </w:p>
    <w:p w14:paraId="08027732" w14:textId="77777777" w:rsidR="00141C31" w:rsidRDefault="00261AD2" w:rsidP="00C3000C">
      <w:pPr>
        <w:spacing w:line="360" w:lineRule="auto"/>
        <w:jc w:val="both"/>
      </w:pPr>
      <w:r>
        <w:t xml:space="preserve">An important aspect for epithelial mechanics </w:t>
      </w:r>
      <w:r w:rsidR="00C75A39">
        <w:t>is</w:t>
      </w:r>
      <w:r>
        <w:t xml:space="preserve"> the composition</w:t>
      </w:r>
      <w:r w:rsidR="00C75A39">
        <w:t xml:space="preserve"> and mechanical properties</w:t>
      </w:r>
      <w:r>
        <w:t xml:space="preserve"> of the ECM</w:t>
      </w:r>
      <w:r w:rsidR="00764C07">
        <w:t xml:space="preserve">. </w:t>
      </w:r>
      <w:r w:rsidR="00C75A39">
        <w:t>Epithelial tissues can have an apical and a basal ECM, which are of very different composition and</w:t>
      </w:r>
      <w:r w:rsidR="00212FAE">
        <w:t xml:space="preserve"> can be</w:t>
      </w:r>
      <w:r w:rsidR="00C75A39">
        <w:t xml:space="preserve"> highly diverse between specie</w:t>
      </w:r>
      <w:r w:rsidR="00212FAE">
        <w:t>s</w:t>
      </w:r>
      <w:r w:rsidR="00C75A39">
        <w:t xml:space="preserve">. </w:t>
      </w:r>
      <w:r w:rsidR="00212FAE">
        <w:t>The</w:t>
      </w:r>
      <w:r w:rsidR="00586675">
        <w:t xml:space="preserve"> basement membrane</w:t>
      </w:r>
      <w:r w:rsidR="00483C40">
        <w:t xml:space="preserve"> is the basal </w:t>
      </w:r>
      <w:r w:rsidR="00FD54C5">
        <w:t>layer</w:t>
      </w:r>
      <w:r w:rsidR="00483C40">
        <w:t xml:space="preserve"> of </w:t>
      </w:r>
      <w:r w:rsidR="00FD54C5">
        <w:t>ECM proteins</w:t>
      </w:r>
      <w:r w:rsidR="00212FAE">
        <w:t xml:space="preserve"> in Drosophila</w:t>
      </w:r>
      <w:r w:rsidR="00FD54C5">
        <w:t>. It</w:t>
      </w:r>
      <w:r w:rsidR="00586675">
        <w:t xml:space="preserve"> </w:t>
      </w:r>
      <w:r w:rsidR="003940D2">
        <w:t xml:space="preserve">is </w:t>
      </w:r>
      <w:r w:rsidR="00212FAE">
        <w:t xml:space="preserve">evolutionary conserved and consist of collagen IV, </w:t>
      </w:r>
      <w:proofErr w:type="spellStart"/>
      <w:r w:rsidR="00212FAE">
        <w:t>perlecan</w:t>
      </w:r>
      <w:proofErr w:type="spellEnd"/>
      <w:r w:rsidR="00212FAE">
        <w:t xml:space="preserve">, </w:t>
      </w:r>
      <w:r w:rsidR="00483C40">
        <w:t>nidogen</w:t>
      </w:r>
      <w:r w:rsidR="00212FAE">
        <w:t xml:space="preserve"> and laminin</w:t>
      </w:r>
      <w:r w:rsidR="00483C40">
        <w:t xml:space="preserve"> and is </w:t>
      </w:r>
      <w:r w:rsidR="00212FAE">
        <w:t>linked to the cellular cytoskeleton via integrins</w:t>
      </w:r>
      <w:r w:rsidR="003940D2">
        <w:t xml:space="preserve"> </w:t>
      </w:r>
      <w:r w:rsidR="00CF1AF3">
        <w:fldChar w:fldCharType="begin"/>
      </w:r>
      <w:r w:rsidR="00CF1AF3">
        <w:instrText xml:space="preserve"> ADDIN ZOTERO_ITEM CSL_CITATION {"citationID":"nirkJEfD","properties":{"formattedCitation":"(Hynes &amp; Zhao, 2000)","plainCitation":"(Hynes &amp; Zhao, 2000)","noteIndex":0},"citationItems":[{"id":819,"uris":["http://zotero.org/users/9849344/items/THYARDD8"],"itemData":{"id":819,"type":"article-journal","container-title":"Journal of Cell Biology","DOI":"10.1083/jcb.150.2.F89","ISSN":"0021-9525","issue":"2","journalAbbreviation":"Journal of Cell Biology","page":"F89-F96","source":"Silverchair","title":"The Evolution of Cell Adhesion","volume":"150","author":[{"family":"Hynes","given":"Richard O."},{"family":"Zhao","given":"Qi"}],"issued":{"date-parts":[["2000",7,24]]}}}],"schema":"https://github.com/citation-style-language/schema/raw/master/csl-citation.json"} </w:instrText>
      </w:r>
      <w:r w:rsidR="00CF1AF3">
        <w:fldChar w:fldCharType="separate"/>
      </w:r>
      <w:r w:rsidR="00CF1AF3">
        <w:rPr>
          <w:noProof/>
        </w:rPr>
        <w:t>(Hynes &amp; Zhao, 2000)</w:t>
      </w:r>
      <w:r w:rsidR="00CF1AF3">
        <w:fldChar w:fldCharType="end"/>
      </w:r>
      <w:r w:rsidR="00C75A39">
        <w:t>.</w:t>
      </w:r>
      <w:r w:rsidR="00586675">
        <w:t xml:space="preserve"> </w:t>
      </w:r>
      <w:r w:rsidR="00FD54C5">
        <w:t>In the Drosophila wing disc the collagen IV is required to maintain the 3D shape of the larval wing imaginal disc</w:t>
      </w:r>
      <w:r w:rsidR="00CC2094">
        <w:t xml:space="preserve"> and ECM stiffness affects cell height </w:t>
      </w:r>
      <w:r w:rsidR="00CC2094">
        <w:fldChar w:fldCharType="begin"/>
      </w:r>
      <w:r w:rsidR="00BD5E6A">
        <w:instrText xml:space="preserve"> ADDIN ZOTERO_ITEM CSL_CITATION {"citationID":"FRyN7fZK","properties":{"formattedCitation":"(Pastor-Pareja &amp; Xu, 2011)","plainCitation":"(Pastor-Pareja &amp; Xu, 2011)","noteIndex":0},"citationItems":[{"id":826,"uris":["http://zotero.org/users/9849344/items/SAX2WMKN"],"itemData":{"id":826,"type":"article-journal","abstract":"Basement membranes (BMs) are resilient polymer structures that surround organs in all animals. Tissues, however, undergo extensive morphological changes during development. It is not known whether the assembly of BM components plays an active morphogenetic role. To study in vivo the biogenesis and assembly of Collagen IV, the main constituent of BMs, we used a GFP-based RNAi method (iGFPi) designed to knock down any GFP-trapped protein in Drosophila. We found with this method that Collagen IV is synthesized by the fat body, secreted to the hemolymph (insect blood), and continuously incorporated into the BMs of the larva. We also show that incorporation of Collagen IV determines organ shape, first by mechanically constricting cells and second through recruitment of Perlecan, which counters constriction by Collagen IV. Our results uncover incorporation of Collagen IV and Perlecan into BMs as a major determinant of organ shape and animal form.","container-title":"Developmental cell","DOI":"10.1016/j.devcel.2011.06.026","ISSN":"1534-5807","issue":"2","journalAbbreviation":"Dev Cell","note":"PMID: 21839919\nPMCID: PMC4153364","page":"245-256","source":"PubMed Central","title":"Shaping Cells and Organs in Drosophila by Opposing Roles of Fat Body-Secreted Collagen IV and Perlecan","volume":"21","author":[{"family":"Pastor-Pareja","given":"José Carlos"},{"family":"Xu","given":"Tian"}],"issued":{"date-parts":[["2011",8,16]]}}}],"schema":"https://github.com/citation-style-language/schema/raw/master/csl-citation.json"} </w:instrText>
      </w:r>
      <w:r w:rsidR="00CC2094">
        <w:fldChar w:fldCharType="separate"/>
      </w:r>
      <w:r w:rsidR="00BD5E6A">
        <w:rPr>
          <w:noProof/>
        </w:rPr>
        <w:t>(Pastor-Pareja &amp; Xu, 2011)</w:t>
      </w:r>
      <w:r w:rsidR="00CC2094">
        <w:fldChar w:fldCharType="end"/>
      </w:r>
      <w:r w:rsidR="00FD54C5">
        <w:t xml:space="preserve">. </w:t>
      </w:r>
      <w:r w:rsidR="007F1FE0">
        <w:t xml:space="preserve">Changes in ECM stiffness have also been shown to affect the shape of the Egg Chamber or </w:t>
      </w:r>
      <w:r w:rsidR="00681AEA">
        <w:t>cell migration in the</w:t>
      </w:r>
      <w:r w:rsidR="007F1FE0">
        <w:t xml:space="preserve"> ventral nerve cord in </w:t>
      </w:r>
      <w:r w:rsidR="007F1FE0" w:rsidRPr="007F1FE0">
        <w:rPr>
          <w:i/>
          <w:iCs/>
        </w:rPr>
        <w:t>Drosophila</w:t>
      </w:r>
      <w:r w:rsidR="007F1FE0">
        <w:t xml:space="preserve"> </w:t>
      </w:r>
      <w:r w:rsidR="007F1FE0">
        <w:fldChar w:fldCharType="begin"/>
      </w:r>
      <w:r w:rsidR="007F1FE0">
        <w:instrText xml:space="preserve"> ADDIN ZOTERO_ITEM CSL_CITATION {"citationID":"e2D1CilI","properties":{"formattedCitation":"(Ramos-Lewis &amp; Page-McCaw, 2019)","plainCitation":"(Ramos-Lewis &amp; Page-McCaw, 2019)","noteIndex":0},"citationItems":[{"id":813,"uris":["http://zotero.org/users/9849344/items/N46BEFBN"],"itemData":{"id":813,"type":"article-journal","abstract":"Basement membrane plays a foundational role in the structure and maintenance of many tissues throughout the animal kingdom. In addition to signaling to cells through cell-surface receptors, basement membrane directly influences the development and maintenance of organ shape via its mechanical properties. The mechanical properties of basement membrane are dictated by its composition, geometry, and crosslinking. Distinguishing between the ways the basement membrane influences morphology in vivo poses a major challenge. Drosophila melanogaster, already established as a powerful model for the analysis of cell signaling, has in recent years emerged as a tractable model for understanding the roles of basement membrane stiffness in vivo, in shaping and maintaining the morphology of tissues and organs. In addition to the plethora of genetic tools available in flies, the major proteins found in vertebrate basement membranes are all present in Drosophila. Furthermore, Drosophila has fewer copies of the genes encoding these proteins, making flies more amenable to genetic manipulation than vertebrate models. Because the development of Drosophila organs has been well-characterized, these different organ systems offer a variety of contexts for analyzing the role of basement membrane in development. The developing egg chamber and central nervous system, for example, have been important models for assessing the role of basement membrane stiffness in influencing organ shape. Studies in the nervous system have also shown how basement membrane stiffness can influence cellular migration in vivo. Finally, work in the imaginal wing disc has illuminated a distinct mechanism by which basement membrane can alter organ shape and size, by sequestering signaling ligands. This mini-review highlights the recent discoveries pertaining to basement membrane mechanics during Drosophila development.","container-title":"Matrix biology : journal of the International Society for Matrix Biology","DOI":"10.1016/j.matbio.2018.04.004","ISSN":"0945-053X","journalAbbreviation":"Matrix Biol","note":"PMID: 29656148\nPMCID: PMC6185827","page":"72-81","source":"PubMed Central","title":"Basement membrane mechanics shape development: Lesson from the fly","title-short":"Basement membrane mechanics shape development","volume":"75-76","author":[{"family":"Ramos-Lewis","given":"William"},{"family":"Page-McCaw","given":"Andrea"}],"issued":{"date-parts":[["2019",1]]}}}],"schema":"https://github.com/citation-style-language/schema/raw/master/csl-citation.json"} </w:instrText>
      </w:r>
      <w:r w:rsidR="007F1FE0">
        <w:fldChar w:fldCharType="separate"/>
      </w:r>
      <w:r w:rsidR="007F1FE0">
        <w:rPr>
          <w:noProof/>
        </w:rPr>
        <w:t>(Ramos-Lewis &amp; Page-McCaw, 2019)</w:t>
      </w:r>
      <w:r w:rsidR="007F1FE0">
        <w:fldChar w:fldCharType="end"/>
      </w:r>
      <w:r w:rsidR="007F1FE0">
        <w:t xml:space="preserve">. </w:t>
      </w:r>
      <w:r w:rsidR="00BD5E6A">
        <w:t>L</w:t>
      </w:r>
      <w:r w:rsidR="00764C07">
        <w:t xml:space="preserve">ocalized </w:t>
      </w:r>
      <w:r w:rsidR="002718EF">
        <w:lastRenderedPageBreak/>
        <w:t>reduction in collagen</w:t>
      </w:r>
      <w:r w:rsidR="003B676E">
        <w:t xml:space="preserve"> </w:t>
      </w:r>
      <w:r w:rsidR="002718EF">
        <w:t>IV</w:t>
      </w:r>
      <w:r w:rsidR="00BD5E6A">
        <w:t xml:space="preserve"> has a morphogenetic role</w:t>
      </w:r>
      <w:r w:rsidR="002718EF">
        <w:t xml:space="preserve"> lead</w:t>
      </w:r>
      <w:r w:rsidR="007918C2">
        <w:t>ing</w:t>
      </w:r>
      <w:r w:rsidR="002718EF">
        <w:t xml:space="preserve"> to a reduction in basal tension the formation of the HH fold</w:t>
      </w:r>
      <w:r w:rsidR="00A72FCA">
        <w:t xml:space="preserve"> of the </w:t>
      </w:r>
      <w:r w:rsidR="00A72FCA" w:rsidRPr="00A72FCA">
        <w:rPr>
          <w:i/>
          <w:iCs/>
        </w:rPr>
        <w:t>Drosophila</w:t>
      </w:r>
      <w:r w:rsidR="00A72FCA">
        <w:t xml:space="preserve"> wing disc</w:t>
      </w:r>
      <w:r w:rsidR="002718EF">
        <w:t xml:space="preserve">. Moreover ectopic degradation of basal ECM generates ectopic folds </w:t>
      </w:r>
      <w:r w:rsidR="002718EF">
        <w:fldChar w:fldCharType="begin"/>
      </w:r>
      <w:r w:rsidR="002718EF">
        <w:instrText xml:space="preserve"> ADDIN ZOTERO_ITEM CSL_CITATION {"citationID":"LwL1e57g","properties":{"formattedCitation":"(Sui et al., 2018)","plainCitation":"(Sui et al., 2018)","noteIndex":0},"citationItems":[{"id":748,"uris":["http://zotero.org/users/9849344/items/8R8TBSH7"],"itemData":{"id":748,"type":"article-journal","abstract":"Epithelial folding transforms simple sheets of cells into complex three-dimensional tissues and organs during animal development. Epithelial folding has mainly been attributed to mechanical forces generated by an apically localized actomyosin network, however, contributions of forces generated at basal and lateral cell surfaces remain largely unknown. Here we show that a local decrease of basal tension and an increased lateral tension, but not apical constriction, drive the formation of two neighboring folds in developing Drosophila wing imaginal discs. Spatially defined reduction of extracellular matrix density results in local decrease of basal tension in the first fold; fluctuations in F-actin lead to increased lateral tension in the second fold. Simulations using a 3D vertex model show that the two distinct mechanisms can drive epithelial folding. Our combination of lateral and basal tension measurements with a mechanical tissue model reveals how simple modulations of surface and edge tension drive complex three-dimensional morphological changes.","container-title":"Nature Communications","DOI":"10.1038/s41467-018-06497-3","ISSN":"2041-1723","issue":"1","journalAbbreviation":"Nat Commun","language":"eng","note":"PMID: 30397306\nPMCID: PMC6218478","page":"4620","source":"PubMed","title":"Differential lateral and basal tension drive folding of Drosophila wing discs through two distinct mechanisms","volume":"9","author":[{"family":"Sui","given":"Liyuan"},{"family":"Alt","given":"Silvanus"},{"family":"Weigert","given":"Martin"},{"family":"Dye","given":"Natalie"},{"family":"Eaton","given":"Suzanne"},{"family":"Jug","given":"Florian"},{"family":"Myers","given":"Eugene W."},{"family":"Jülicher","given":"Frank"},{"family":"Salbreux","given":"Guillaume"},{"family":"Dahmann","given":"Christian"}],"issued":{"date-parts":[["2018",11,5]]}}}],"schema":"https://github.com/citation-style-language/schema/raw/master/csl-citation.json"} </w:instrText>
      </w:r>
      <w:r w:rsidR="002718EF">
        <w:fldChar w:fldCharType="separate"/>
      </w:r>
      <w:r w:rsidR="002718EF">
        <w:rPr>
          <w:noProof/>
        </w:rPr>
        <w:t>(Sui et al., 2018)</w:t>
      </w:r>
      <w:r w:rsidR="002718EF">
        <w:fldChar w:fldCharType="end"/>
      </w:r>
      <w:r w:rsidR="002718EF">
        <w:t xml:space="preserve">. </w:t>
      </w:r>
      <w:r w:rsidR="007918C2">
        <w:t xml:space="preserve">ECM dependent basal </w:t>
      </w:r>
      <w:r w:rsidR="00C3000C">
        <w:t xml:space="preserve">contraction plays a role in the apical outwards folding of the zebrafish midbrain - hindbrain boundary as folding is disrupted in laminin mutants </w:t>
      </w:r>
      <w:r w:rsidR="00C3000C">
        <w:fldChar w:fldCharType="begin"/>
      </w:r>
      <w:r w:rsidR="00C3000C">
        <w:instrText xml:space="preserve"> ADDIN ZOTERO_ITEM CSL_CITATION {"citationID":"wCVk39Mn","properties":{"formattedCitation":"(Gutzman et al., 2008)","plainCitation":"(Gutzman et al., 2008)","noteIndex":0},"citationItems":[{"id":771,"uris":["http://zotero.org/users/9849344/items/FYFDBLWB"],"itemData":{"id":771,"type":"article-journal","abstract":"The midbrain-hindbrain boundary (MHB) is a highly conserved fold in the vertebrate embryonic brain. We have termed the deepest point of this fold the MHB constriction (MHBC) and have begun to define the mechanisms by which it develops. In the zebrafish, the MHBC is formed soon after neural tube closure, concomitant with inflation of the brain ventricles. The MHBC is unusual, as it forms by bending the basal side of the neuroepithelium. At single cell resolution, we show that zebrafish MHBC formation involves two steps. The first is a shortening of MHB cells to approximately 75% of the length of surrounding cells. The second is basal constriction, and apical expansion, of a small group of cells that contribute to the MHBC. In the absence of inflated brain ventricles, basal constriction still occurs, indicating that the MHBC is not formed as a passive consequence of ventricle inflation. In laminin mutants, basal constriction does not occur, indicating an active role for the basement membrane in this process. Apical expansion also fails to occur in laminin mutants, suggesting that apical expansion may be dependent on basal constriction. This study demonstrates laminin-dependent basal constriction as a previously undescribed molecular mechanism for brain morphogenesis.","container-title":"Mechanisms of Development","DOI":"10.1016/j.mod.2008.07.004","ISSN":"1872-6356","issue":"11-12","journalAbbreviation":"Mech Dev","language":"eng","note":"PMID: 18682291\nPMCID: PMC2780020","page":"974-983","source":"PubMed","title":"Formation of the zebrafish midbrain-hindbrain boundary constriction requires laminin-dependent basal constriction","volume":"125","author":[{"family":"Gutzman","given":"Jennifer H."},{"family":"Graeden","given":"Ellie G."},{"family":"Lowery","given":"Laura Anne"},{"family":"Holley","given":"Heidi S."},{"family":"Sive","given":"Hazel"}],"issued":{"date-parts":[["2008",12]]}}}],"schema":"https://github.com/citation-style-language/schema/raw/master/csl-citation.json"} </w:instrText>
      </w:r>
      <w:r w:rsidR="00C3000C">
        <w:fldChar w:fldCharType="separate"/>
      </w:r>
      <w:r w:rsidR="00C3000C">
        <w:rPr>
          <w:noProof/>
        </w:rPr>
        <w:t>(Gutzman et al., 2008)</w:t>
      </w:r>
      <w:r w:rsidR="00C3000C">
        <w:fldChar w:fldCharType="end"/>
      </w:r>
      <w:r w:rsidR="00C3000C">
        <w:t xml:space="preserve">. </w:t>
      </w:r>
      <w:r w:rsidR="00BD5E6A">
        <w:t>Together, these</w:t>
      </w:r>
      <w:r w:rsidR="00C3000C">
        <w:t xml:space="preserve"> experiments demonstrate that the basal ECM constitutes an important mechanical environment</w:t>
      </w:r>
      <w:r w:rsidR="00BD5E6A">
        <w:t>, maintaining tissue shape as well as enabling</w:t>
      </w:r>
      <w:r w:rsidR="00C3000C">
        <w:t xml:space="preserve"> cell shape changes though</w:t>
      </w:r>
      <w:r w:rsidR="007F1FE0">
        <w:t xml:space="preserve"> changes in ECM stiffness and interactions with</w:t>
      </w:r>
      <w:r w:rsidR="00003D75">
        <w:t xml:space="preserve"> the </w:t>
      </w:r>
      <w:r w:rsidR="00C3000C">
        <w:t>basal cytoskeleton.</w:t>
      </w:r>
      <w:r w:rsidR="00003D75">
        <w:t xml:space="preserve"> </w:t>
      </w:r>
    </w:p>
    <w:p w14:paraId="79058ECF" w14:textId="6AE491A5" w:rsidR="00D91885" w:rsidRDefault="007F1FE0" w:rsidP="00C3000C">
      <w:pPr>
        <w:spacing w:line="360" w:lineRule="auto"/>
        <w:jc w:val="both"/>
      </w:pPr>
      <w:r>
        <w:t xml:space="preserve">Apical ECM is generally less conserved between species and its role for tissue shape and morphogenesis is </w:t>
      </w:r>
      <w:r w:rsidR="00E42E03">
        <w:t>less</w:t>
      </w:r>
      <w:r>
        <w:t xml:space="preserve"> well understood. </w:t>
      </w:r>
      <w:r w:rsidR="0054740C">
        <w:t xml:space="preserve">During late development apical ECM forms rigid protective layers such as the coticule in various organisms or barriers along the skin or internal tubular organs </w:t>
      </w:r>
      <w:r w:rsidR="0054740C">
        <w:fldChar w:fldCharType="begin"/>
      </w:r>
      <w:r w:rsidR="0054740C">
        <w:instrText xml:space="preserve"> ADDIN ZOTERO_ITEM CSL_CITATION {"citationID":"qX79L2LU","properties":{"formattedCitation":"(Li Zheng et al., 2020)","plainCitation":"(Li Zheng et al., 2020)","noteIndex":0},"citationItems":[{"id":816,"uris":["http://zotero.org/users/9849344/items/ZVXKP9AP"],"itemData":{"id":816,"type":"article-journal","abstract":"Apical extracellular matrices (aECMs) are the extracellular layers on the apical sides of epithelia. aECMs form the outer layer of the skin in most animals and line the luminal surface of internal tubular epithelia. Compared to the more conserved basal ECMs (basement membranes), aECMs are highly diverse between tissues and between organisms and have been more challenging to understand at mechanistic levels. Studies in several genetic model organisms are revealing new insights into aECM composition, biogenesis, and function and have begun to illuminate common principles and themes of aECM organization. There is emerging evidence that, in addition to mechanical or structural roles, aECMs can participate in reciprocal signaling with associated epithelia and other cell types. Studies are also revealing mechanisms underlying the intricate nanopatterns exhibited by many aECMs. In this review, we highlight recent findings from well-studied model systems, including the external cuticle and ductal aECMs of Caenorhabditis elegans, Drosophila melanogaster, and other insects and the internal aECMs of the vertebrate inner ear.","container-title":"Faculty Reviews","DOI":"10.12703/r/9-27","ISSN":"2732-432X","journalAbbreviation":"Fac Rev","note":"PMID: 33659959\nPMCID: PMC7886070","page":"27","source":"PubMed Central","title":"Form and function of the apical extracellular matrix: new insights from Caenorhabditis elegans, Drosophila melanogaster, and the vertebrate inner ear","title-short":"Form and function of the apical extracellular matrix","volume":"9","author":[{"family":"Li Zheng","given":"Sherry"},{"family":"Adams","given":"Jennifer Gotenstein"},{"family":"Chisholm","given":"Andrew D"}],"issued":{"date-parts":[["2020",12,22]]}}}],"schema":"https://github.com/citation-style-language/schema/raw/master/csl-citation.json"} </w:instrText>
      </w:r>
      <w:r w:rsidR="0054740C">
        <w:fldChar w:fldCharType="separate"/>
      </w:r>
      <w:r w:rsidR="0054740C">
        <w:rPr>
          <w:noProof/>
        </w:rPr>
        <w:t>(Li Zheng et al., 2020)</w:t>
      </w:r>
      <w:r w:rsidR="0054740C">
        <w:fldChar w:fldCharType="end"/>
      </w:r>
      <w:r w:rsidR="0054740C">
        <w:t xml:space="preserve">. </w:t>
      </w:r>
      <w:r w:rsidR="00E05630">
        <w:t xml:space="preserve">During early stages </w:t>
      </w:r>
      <w:r w:rsidR="008E253F">
        <w:t xml:space="preserve">the apical ECM consists largely of </w:t>
      </w:r>
      <w:r w:rsidR="0054740C">
        <w:t>zona pellucida</w:t>
      </w:r>
      <w:r w:rsidR="008E253F">
        <w:noBreakHyphen/>
        <w:t>domain proteins</w:t>
      </w:r>
      <w:r w:rsidR="00E42E03">
        <w:t xml:space="preserve"> (ZP-proteins)</w:t>
      </w:r>
      <w:r w:rsidR="008E253F">
        <w:t>.</w:t>
      </w:r>
      <w:r w:rsidR="00AE651C">
        <w:t xml:space="preserve"> Insights on the role of apical EM in tissue morphogenesis comes from branching morphogenesis of tracheal tubes in </w:t>
      </w:r>
      <w:r w:rsidR="00AE651C" w:rsidRPr="00AE651C">
        <w:rPr>
          <w:i/>
          <w:iCs/>
        </w:rPr>
        <w:t>Drosophila</w:t>
      </w:r>
      <w:r w:rsidR="00BD6C2D">
        <w:t>, as during branching, t</w:t>
      </w:r>
      <w:r w:rsidR="00AE651C">
        <w:t xml:space="preserve">he </w:t>
      </w:r>
      <w:r w:rsidR="00E42E03">
        <w:t xml:space="preserve">ZP-proteins </w:t>
      </w:r>
      <w:r w:rsidR="00AE651C">
        <w:t>Dumpy</w:t>
      </w:r>
      <w:r w:rsidR="00BD6C2D">
        <w:t xml:space="preserve"> (</w:t>
      </w:r>
      <w:proofErr w:type="spellStart"/>
      <w:r w:rsidR="00BD6C2D">
        <w:t>Dp</w:t>
      </w:r>
      <w:proofErr w:type="spellEnd"/>
      <w:r w:rsidR="00BD6C2D">
        <w:t>)</w:t>
      </w:r>
      <w:r w:rsidR="00AE651C">
        <w:t xml:space="preserve"> and Piopio</w:t>
      </w:r>
      <w:r w:rsidR="00BD6C2D">
        <w:t xml:space="preserve"> (Pio)</w:t>
      </w:r>
      <w:r w:rsidR="00AE651C">
        <w:t xml:space="preserve"> a </w:t>
      </w:r>
      <w:r w:rsidR="00BD6C2D">
        <w:t>required for</w:t>
      </w:r>
      <w:r w:rsidR="008F57B0">
        <w:t xml:space="preserve"> junctional remodeling leading to</w:t>
      </w:r>
      <w:r w:rsidR="00AE651C">
        <w:t xml:space="preserve"> cell rearrangements and intercalation</w:t>
      </w:r>
      <w:r w:rsidR="00BD6C2D">
        <w:t xml:space="preserve"> </w:t>
      </w:r>
      <w:r w:rsidR="00BD6C2D">
        <w:fldChar w:fldCharType="begin"/>
      </w:r>
      <w:r w:rsidR="00BD6C2D">
        <w:instrText xml:space="preserve"> ADDIN ZOTERO_ITEM CSL_CITATION {"citationID":"YBkwoOdx","properties":{"formattedCitation":"(Ja\\uc0\\u378{}wi\\uc0\\u324{}ska et al., 2003)","plainCitation":"(Jaźwińska et al., 2003)","noteIndex":0},"citationItems":[{"id":829,"uris":["http://zotero.org/users/9849344/items/QEAVL5DT"],"itemData":{"id":829,"type":"article-journal","abstract":"The formation of branched epithelial networks is fundamental to the development of many organs, such as the lung, the kidney or the vasculature. Little is known about the mechanisms that control cell rearrangements during tubulogenesis and regulate the size of individual tubes. Recent studies indicate that whereas the basal surface of tube cells interacts with the surrounding tissues and helps to shape the ramification pattern of tubular organs, the apical surface has an important role in the regulation of tube diameter and tube growth. Here we report that two proteins, Piopio (Pio) and Dumpy (Dp), containing a zona pellucida (ZP) domain are essential for the generation of the interconnected tracheal network in Drosophila melanogaster. Pio is secreted apically, accumulates in the tracheal lumen and possibly interacts with Dp through the ZP domains. In the absence of Pio and Dp, multicellular tubes do not rearrange through cell elongation and cell intercalation to form narrow tubes with autocellular junctions; instead they are transformed into multicellular cysts, which leads to a severe disruption of the branched pattern. We propose that an extracellular matrix containing Pio and Dp provides a structural network in the luminal space, around which cell rearrangements can take place in an ordered fashion without losing interconnections. Our results suggest that a similar structural role might be attributed to other ZP-domain proteins in the formation of different branched organs.","container-title":"Nature Cell Biology","DOI":"10.1038/ncb1049","ISSN":"1476-4679","issue":"10","journalAbbreviation":"Nat Cell Biol","language":"en","license":"2003 Nature Publishing Group","note":"number: 10\npublisher: Nature Publishing Group","page":"895-901","source":"www.nature.com","title":"Epithelial tube morphogenesis during Drosophila tracheal development requires Piopio, a luminal ZP protein","volume":"5","author":[{"family":"Jaźwińska","given":"Anna"},{"family":"Ribeiro","given":"Carlos"},{"family":"Affolter","given":"Markus"}],"issued":{"date-parts":[["2003",10]]}}}],"schema":"https://github.com/citation-style-language/schema/raw/master/csl-citation.json"} </w:instrText>
      </w:r>
      <w:r w:rsidR="00BD6C2D">
        <w:fldChar w:fldCharType="separate"/>
      </w:r>
      <w:r w:rsidR="00BD6C2D" w:rsidRPr="00BD6C2D">
        <w:rPr>
          <w:rFonts w:ascii="Calibri" w:cs="Calibri"/>
        </w:rPr>
        <w:t>(Jaźwińska et al., 2003)</w:t>
      </w:r>
      <w:r w:rsidR="00BD6C2D">
        <w:fldChar w:fldCharType="end"/>
      </w:r>
      <w:r w:rsidR="00BD6C2D">
        <w:t xml:space="preserve">. </w:t>
      </w:r>
      <w:r w:rsidR="00C55C5A">
        <w:t>Dumpy has also a critical role in pupal wing morphogenesis, providing a physical constraint to maintain epithelial tension in response to hinge contraction</w:t>
      </w:r>
      <w:r w:rsidR="00141C31">
        <w:t xml:space="preserve"> </w:t>
      </w:r>
      <w:r w:rsidR="00141C31">
        <w:fldChar w:fldCharType="begin"/>
      </w:r>
      <w:r w:rsidR="00141C31">
        <w:instrText xml:space="preserve"> ADDIN ZOTERO_ITEM CSL_CITATION {"citationID":"clEWkFyD","properties":{"formattedCitation":"(Etournay et al., 2015)","plainCitation":"(Etournay et al., 2015)","noteIndex":0},"citationItems":[{"id":701,"uris":["http://zotero.org/users/9849344/items/FI3ZMLQK"],"itemData":{"id":701,"type":"article-journal","abstract":"How tissue shape emerges from the collective mechanical properties and behavior of individual cells is not understood. We combine experiment and theory to study this problem in the developing wing epithelium of Drosophila. At pupal stages, the wing-hinge contraction contributes to anisotropic tissue flows that reshape the wing blade. Here, we quantitatively account for this wing-blade shape change on the basis of cell divisions, cell rearrangements and cell shape changes. We show that cells both generate and respond to epithelial stresses during this process, and that the nature of this interplay specifies the pattern of junctional network remodeling that changes wing shape. We show that patterned constraints exerted on the tissue by the extracellular matrix are key to force the tissue into the right shape. We present a continuum mechanical model that quantitatively describes the relationship between epithelial stresses and cell dynamics, and how their interplay reshapes the wing.","container-title":"eLife","DOI":"10.7554/eLife.07090","ISSN":"2050-084X","journalAbbreviation":"Elife","language":"eng","note":"PMID: 26102528\nPMCID: PMC4574473","page":"e07090","source":"PubMed","title":"Interplay of cell dynamics and epithelial tension during morphogenesis of the Drosophila pupal wing","volume":"4","author":[{"family":"Etournay","given":"Raphaël"},{"family":"Popović","given":"Marko"},{"family":"Merkel","given":"Matthias"},{"family":"Nandi","given":"Amitabha"},{"family":"Blasse","given":"Corinna"},{"family":"Aigouy","given":"Benoît"},{"family":"Brandl","given":"Holger"},{"family":"Myers","given":"Gene"},{"family":"Salbreux","given":"Guillaume"},{"family":"Jülicher","given":"Frank"},{"family":"Eaton","given":"Suzanne"}],"issued":{"date-parts":[["2015",6,23]]}}}],"schema":"https://github.com/citation-style-language/schema/raw/master/csl-citation.json"} </w:instrText>
      </w:r>
      <w:r w:rsidR="00141C31">
        <w:fldChar w:fldCharType="separate"/>
      </w:r>
      <w:r w:rsidR="00141C31">
        <w:rPr>
          <w:noProof/>
        </w:rPr>
        <w:t>(Etournay et al., 2015)</w:t>
      </w:r>
      <w:r w:rsidR="00141C31">
        <w:fldChar w:fldCharType="end"/>
      </w:r>
      <w:r w:rsidR="00C55C5A">
        <w:t>.</w:t>
      </w:r>
      <w:r w:rsidR="00BD6C2D">
        <w:t xml:space="preserve"> </w:t>
      </w:r>
      <w:r w:rsidR="00D91885">
        <w:t xml:space="preserve">The complete removal of apical and basal ECM drives </w:t>
      </w:r>
      <w:r w:rsidR="00D91885" w:rsidRPr="00D91885">
        <w:t>columnar-to-cuboidal shape</w:t>
      </w:r>
      <w:r w:rsidR="00D91885">
        <w:t xml:space="preserve"> changes and subsequent tissue flattening </w:t>
      </w:r>
      <w:r w:rsidR="00832586">
        <w:t>during</w:t>
      </w:r>
      <w:r w:rsidR="00D91885">
        <w:t xml:space="preserve"> Drosophila leg and wing elongation </w:t>
      </w:r>
      <w:r w:rsidR="00832586">
        <w:fldChar w:fldCharType="begin"/>
      </w:r>
      <w:r w:rsidR="00832586">
        <w:instrText xml:space="preserve"> ADDIN ZOTERO_ITEM CSL_CITATION {"citationID":"JzSsWT8U","properties":{"formattedCitation":"(Diaz-de-la-Loza et al., 2018)","plainCitation":"(Diaz-de-la-Loza et al., 2018)","noteIndex":0},"citationItems":[{"id":149,"uris":["http://zotero.org/users/9849344/items/B2LFDG7N"],"itemData":{"id":149,"type":"article-journal","abstract":"Epithelial tissues can elongate in two dimensions by polarized cell intercalation, oriented cell division, or cell shape change, owing to local or global actomyosin contractile forces acting in the plane of the tissue. In addition, epithelia can undergo morphogenetic change in three dimensions. We show that elongation of the wings and legs of Drosophila involves a columnar-to-cuboidal cell shape change that reduces cell height and expands cell width. Remodeling of the apical extracellular matrix by the Stubble protease and basal matrix by MMP1/2 proteases induces wing and leg elongation. Matrix remodeling does not occur in the haltere, a limb that fails to elongate. Limb elongation is made anisotropic by planar polarized Myosin-II, which drives convergent extension along the proximal-distal axis. Subsequently, Myosin-II relocalizes to lateral membranes to accelerate columnar-to-cuboidal transition and isotropic tissue expansion. Thus, matrix remodeling induces dynamic changes in actomyosin contractility to drive epithelial morphogenesis in three dimensions.","container-title":"Developmental Cell","DOI":"10.1016/j.devcel.2018.06.006","ISSN":"15345807","issue":"1","journalAbbreviation":"Developmental Cell","language":"en","page":"23-39.e5","source":"DOI.org (Crossref)","title":"Apical and Basal Matrix Remodeling Control Epithelial Morphogenesis","volume":"46","author":[{"family":"Diaz-de-la-Loza","given":"Maria-del-Carmen"},{"family":"Ray","given":"Robert P."},{"family":"Ganguly","given":"Poulami S."},{"family":"Alt","given":"Silvanus"},{"family":"Davis","given":"John R."},{"family":"Hoppe","given":"Andreas"},{"family":"Tapon","given":"Nic"},{"family":"Salbreux","given":"Guillaume"},{"family":"Thompson","given":"Barry J."}],"issued":{"date-parts":[["2018",7]]}}}],"schema":"https://github.com/citation-style-language/schema/raw/master/csl-citation.json"} </w:instrText>
      </w:r>
      <w:r w:rsidR="00832586">
        <w:fldChar w:fldCharType="separate"/>
      </w:r>
      <w:r w:rsidR="00832586">
        <w:rPr>
          <w:noProof/>
        </w:rPr>
        <w:t>(Diaz-de-la-Loza et al., 2018)</w:t>
      </w:r>
      <w:r w:rsidR="00832586">
        <w:fldChar w:fldCharType="end"/>
      </w:r>
    </w:p>
    <w:p w14:paraId="375F92B6" w14:textId="688C2D8D" w:rsidR="00D130E4" w:rsidRDefault="00D130E4" w:rsidP="00941F0D">
      <w:pPr>
        <w:spacing w:line="360" w:lineRule="auto"/>
        <w:jc w:val="both"/>
      </w:pPr>
    </w:p>
    <w:p w14:paraId="64BC6777" w14:textId="77777777" w:rsidR="00D130E4" w:rsidRDefault="00D130E4" w:rsidP="00941F0D">
      <w:pPr>
        <w:spacing w:line="360" w:lineRule="auto"/>
        <w:jc w:val="both"/>
      </w:pPr>
    </w:p>
    <w:p w14:paraId="7C091740" w14:textId="2ADA39FE" w:rsidR="000F01FA" w:rsidRDefault="000F01FA" w:rsidP="00941F0D">
      <w:pPr>
        <w:spacing w:line="360" w:lineRule="auto"/>
        <w:jc w:val="both"/>
      </w:pPr>
    </w:p>
    <w:p w14:paraId="10EF7F1F" w14:textId="77777777" w:rsidR="00D130E4" w:rsidRDefault="00D130E4" w:rsidP="00941F0D">
      <w:pPr>
        <w:spacing w:line="360" w:lineRule="auto"/>
        <w:jc w:val="both"/>
      </w:pPr>
    </w:p>
    <w:p w14:paraId="7DBB54B6" w14:textId="77777777" w:rsidR="00733224" w:rsidRPr="00D77218" w:rsidRDefault="00733224" w:rsidP="00941F0D">
      <w:pPr>
        <w:spacing w:line="360" w:lineRule="auto"/>
        <w:jc w:val="both"/>
      </w:pPr>
    </w:p>
    <w:p w14:paraId="124AA322" w14:textId="150F7FFA" w:rsidR="00FF6767" w:rsidRDefault="00FF6767" w:rsidP="00941F0D">
      <w:pPr>
        <w:spacing w:line="360" w:lineRule="auto"/>
        <w:jc w:val="both"/>
        <w:rPr>
          <w:rFonts w:eastAsiaTheme="majorEastAsia" w:cstheme="minorHAnsi"/>
          <w:color w:val="000000" w:themeColor="text1"/>
          <w:u w:val="single"/>
        </w:rPr>
      </w:pPr>
      <w:r>
        <w:br w:type="page"/>
      </w:r>
    </w:p>
    <w:p w14:paraId="0EAD66ED" w14:textId="77777777" w:rsidR="00616873" w:rsidRPr="00C77B3C" w:rsidRDefault="00616873" w:rsidP="00941F0D">
      <w:pPr>
        <w:pStyle w:val="Heading3"/>
        <w:numPr>
          <w:ilvl w:val="0"/>
          <w:numId w:val="0"/>
        </w:numPr>
        <w:spacing w:line="360" w:lineRule="auto"/>
        <w:jc w:val="both"/>
      </w:pPr>
    </w:p>
    <w:p w14:paraId="5460F783" w14:textId="3970B74A" w:rsidR="00616873" w:rsidRDefault="00616873" w:rsidP="00941F0D">
      <w:pPr>
        <w:pStyle w:val="Heading2"/>
        <w:spacing w:line="360" w:lineRule="auto"/>
        <w:jc w:val="both"/>
      </w:pPr>
      <w:bookmarkStart w:id="4" w:name="_Toc112925138"/>
      <w:r>
        <w:t>drosophila wing disc eversion</w:t>
      </w:r>
      <w:bookmarkEnd w:id="4"/>
    </w:p>
    <w:p w14:paraId="4DD723F8" w14:textId="62F8CFB4" w:rsidR="00D85B15" w:rsidRDefault="00D85B15" w:rsidP="00D85B15">
      <w:pPr>
        <w:spacing w:line="360" w:lineRule="auto"/>
        <w:jc w:val="both"/>
      </w:pPr>
      <w:r>
        <w:t xml:space="preserve">Research on 3D epithelial shape changes is often challenged by challenges in live imaging, genetic accessibility and computational tools. These challenges have been overcome in various vertebrate and invertebrate organisms which revealed individual contributors of 3D morphogenesis, such as actomyosin, ECM and tissue geometric effects. However, we still lack </w:t>
      </w:r>
      <w:r w:rsidRPr="00D85B15">
        <w:rPr>
          <w:rFonts w:ascii="Calibri" w:hAnsi="Calibri" w:cs="Calibri"/>
        </w:rPr>
        <w:t xml:space="preserve">understanding of the quantitative, collective effects </w:t>
      </w:r>
      <w:r w:rsidR="00891683">
        <w:rPr>
          <w:rFonts w:ascii="Calibri" w:hAnsi="Calibri" w:cs="Calibri"/>
        </w:rPr>
        <w:t xml:space="preserve">for 3D </w:t>
      </w:r>
      <w:r w:rsidRPr="00D85B15">
        <w:rPr>
          <w:rFonts w:ascii="Calibri" w:hAnsi="Calibri" w:cs="Calibri"/>
        </w:rPr>
        <w:t>tissue shape</w:t>
      </w:r>
      <w:r w:rsidR="00891683">
        <w:rPr>
          <w:rFonts w:ascii="Calibri" w:hAnsi="Calibri" w:cs="Calibri"/>
        </w:rPr>
        <w:t xml:space="preserve"> and</w:t>
      </w:r>
      <w:r w:rsidRPr="00D85B15">
        <w:rPr>
          <w:rFonts w:ascii="Calibri" w:hAnsi="Calibri" w:cs="Calibri"/>
        </w:rPr>
        <w:t xml:space="preserve"> </w:t>
      </w:r>
      <w:r w:rsidR="00891683">
        <w:rPr>
          <w:rFonts w:ascii="Calibri" w:hAnsi="Calibri" w:cs="Calibri"/>
        </w:rPr>
        <w:t xml:space="preserve">understanding relative contributions to shape </w:t>
      </w:r>
      <w:r w:rsidRPr="00D85B15">
        <w:rPr>
          <w:rFonts w:ascii="Calibri" w:hAnsi="Calibri" w:cs="Calibri"/>
        </w:rPr>
        <w:t>requir</w:t>
      </w:r>
      <w:r w:rsidR="00891683">
        <w:rPr>
          <w:rFonts w:ascii="Calibri" w:hAnsi="Calibri" w:cs="Calibri"/>
        </w:rPr>
        <w:t>es</w:t>
      </w:r>
      <w:r w:rsidRPr="00D85B15">
        <w:rPr>
          <w:rFonts w:ascii="Calibri" w:hAnsi="Calibri" w:cs="Calibri"/>
        </w:rPr>
        <w:t xml:space="preserve"> holistic analysis of cell and tissue shape changes throughout development.</w:t>
      </w:r>
      <w:r>
        <w:rPr>
          <w:rFonts w:ascii="Calibri" w:hAnsi="Calibri" w:cs="Calibri"/>
        </w:rPr>
        <w:t xml:space="preserve"> </w:t>
      </w:r>
      <w:r w:rsidRPr="00D85B15">
        <w:rPr>
          <w:rFonts w:ascii="Calibri" w:hAnsi="Calibri" w:cs="Calibri"/>
        </w:rPr>
        <w:t xml:space="preserve">A model that allows such in-depth analysis comes from the </w:t>
      </w:r>
      <w:r w:rsidRPr="00D85B15">
        <w:rPr>
          <w:rFonts w:ascii="Calibri" w:hAnsi="Calibri" w:cs="Calibri"/>
          <w:i/>
          <w:iCs/>
        </w:rPr>
        <w:t>Drosophila</w:t>
      </w:r>
      <w:r w:rsidRPr="00D85B15">
        <w:rPr>
          <w:rFonts w:ascii="Calibri" w:hAnsi="Calibri" w:cs="Calibri"/>
        </w:rPr>
        <w:t xml:space="preserve"> wing development.</w:t>
      </w:r>
      <w:r>
        <w:rPr>
          <w:rFonts w:asciiTheme="majorHAnsi" w:hAnsiTheme="majorHAnsi" w:cstheme="majorHAnsi"/>
        </w:rPr>
        <w:t xml:space="preserve"> </w:t>
      </w:r>
      <w:r>
        <w:t xml:space="preserve">The Drosophila wing imaginal disc presents an excellent model to investigate the generation and function of three-dimensional epithelial shape, as seen for example in the case of fold formation during wind disc growth </w:t>
      </w:r>
      <w:r>
        <w:fldChar w:fldCharType="begin"/>
      </w:r>
      <w:r>
        <w:instrText xml:space="preserve"> ADDIN ZOTERO_ITEM CSL_CITATION {"citationID":"qAxCKXUB","properties":{"formattedCitation":"(Sui et al., 2018)","plainCitation":"(Sui et al., 2018)","noteIndex":0},"citationItems":[{"id":748,"uris":["http://zotero.org/users/9849344/items/8R8TBSH7"],"itemData":{"id":748,"type":"article-journal","abstract":"Epithelial folding transforms simple sheets of cells into complex three-dimensional tissues and organs during animal development. Epithelial folding has mainly been attributed to mechanical forces generated by an apically localized actomyosin network, however, contributions of forces generated at basal and lateral cell surfaces remain largely unknown. Here we show that a local decrease of basal tension and an increased lateral tension, but not apical constriction, drive the formation of two neighboring folds in developing Drosophila wing imaginal discs. Spatially defined reduction of extracellular matrix density results in local decrease of basal tension in the first fold; fluctuations in F-actin lead to increased lateral tension in the second fold. Simulations using a 3D vertex model show that the two distinct mechanisms can drive epithelial folding. Our combination of lateral and basal tension measurements with a mechanical tissue model reveals how simple modulations of surface and edge tension drive complex three-dimensional morphological changes.","container-title":"Nature Communications","DOI":"10.1038/s41467-018-06497-3","ISSN":"2041-1723","issue":"1","journalAbbreviation":"Nat Commun","language":"eng","note":"PMID: 30397306\nPMCID: PMC6218478","page":"4620","source":"PubMed","title":"Differential lateral and basal tension drive folding of Drosophila wing discs through two distinct mechanisms","volume":"9","author":[{"family":"Sui","given":"Liyuan"},{"family":"Alt","given":"Silvanus"},{"family":"Weigert","given":"Martin"},{"family":"Dye","given":"Natalie"},{"family":"Eaton","given":"Suzanne"},{"family":"Jug","given":"Florian"},{"family":"Myers","given":"Eugene W."},{"family":"Jülicher","given":"Frank"},{"family":"Salbreux","given":"Guillaume"},{"family":"Dahmann","given":"Christian"}],"issued":{"date-parts":[["2018",11,5]]}}}],"schema":"https://github.com/citation-style-language/schema/raw/master/csl-citation.json"} </w:instrText>
      </w:r>
      <w:r>
        <w:fldChar w:fldCharType="separate"/>
      </w:r>
      <w:r>
        <w:rPr>
          <w:noProof/>
        </w:rPr>
        <w:t>(Sui et al., 2018)</w:t>
      </w:r>
      <w:r>
        <w:fldChar w:fldCharType="end"/>
      </w:r>
      <w:r>
        <w:t xml:space="preserve">. </w:t>
      </w:r>
    </w:p>
    <w:p w14:paraId="7E4507E0" w14:textId="77777777" w:rsidR="001B44C4" w:rsidRDefault="001B44C4" w:rsidP="00D85B15">
      <w:pPr>
        <w:spacing w:line="360" w:lineRule="auto"/>
        <w:jc w:val="both"/>
      </w:pPr>
    </w:p>
    <w:p w14:paraId="74408718" w14:textId="6DA6625D" w:rsidR="0087597F" w:rsidRDefault="001B44C4" w:rsidP="00B25C94">
      <w:pPr>
        <w:pStyle w:val="Heading4"/>
      </w:pPr>
      <w:r>
        <w:t xml:space="preserve">Wing disc </w:t>
      </w:r>
      <w:r w:rsidR="00B25C94">
        <w:t>patterning</w:t>
      </w:r>
    </w:p>
    <w:p w14:paraId="0DE25927" w14:textId="6B0753D9" w:rsidR="00705558" w:rsidRDefault="00464D7F" w:rsidP="00D85B15">
      <w:pPr>
        <w:spacing w:line="360" w:lineRule="auto"/>
        <w:jc w:val="both"/>
      </w:pPr>
      <w:r>
        <w:t>T</w:t>
      </w:r>
      <w:r w:rsidR="0087597F">
        <w:t>he wing imaginal disc</w:t>
      </w:r>
      <w:r>
        <w:t xml:space="preserve"> </w:t>
      </w:r>
      <w:r w:rsidRPr="00464D7F">
        <w:t xml:space="preserve">wing </w:t>
      </w:r>
      <w:r>
        <w:t xml:space="preserve">develops into the </w:t>
      </w:r>
      <w:r w:rsidR="001B44C4">
        <w:t xml:space="preserve">adult </w:t>
      </w:r>
      <w:r>
        <w:t xml:space="preserve">wing blade, the wing hinge and into the mesothorax </w:t>
      </w:r>
      <w:r>
        <w:fldChar w:fldCharType="begin"/>
      </w:r>
      <w:r>
        <w:instrText xml:space="preserve"> ADDIN ZOTERO_ITEM CSL_CITATION {"citationID":"DGAeekFe","properties":{"formattedCitation":"(Bryant, 1975)","plainCitation":"(Bryant, 1975)","noteIndex":0},"citationItems":[{"id":887,"uris":["http://zotero.org/users/9849344/items/ACWGSHW4"],"itemData":{"id":887,"type":"article-journal","abstract":"Fragments of the wing disc of Drosophila (fig. 2) were either injected into mature third instar larvae for immediate metamorphosis, or cultured in adult abdomens for seven days before being transferred to larvae for metamorphosis. The structures differentiated during metamorphosis were then analysed. The results of the first series of experiments were used to construct an accurate fate map of the disc, and those of the second series were used to determine the regenerative properties of the disc. The fate map (fig. 7) shows presumptive proximal parts (notum, pleura, and dorsal and ventral hinge) at the two ends of the disc, with presumptive distal wing parts in between. During metamorphosis the disc epithelium folds upon itself along the presumptive wing border, bringing dorsal and ventral wing and hinge surfaces into apposition. The wing surfaces occupy a much smaller relative area, and the hinge parts a much larger relative area, in the fate map than in the adult structure. The cultured fragments, in general, behaved in accordance with the rule that when two cut surfaces are created by cutting across the disc, regeneration occurs from one of the cut surfaces and duplication occurs from the other (fig. 14). It was possible to define a level in the longitudinal axis of the disc from which regeneration proceeds outwards. Cut surfaces facing away from this level show regeneration, while cut surfaces facing this level undergo duplication. Similar behavior was found for the transverse axis, and for two diagonal series of cuts. Some fragments with two cut edges could regenerate from one edge while duplicating from the other, whereas others could regenerate from two cut edges simultaneously. However, fragments with four cut edges showed incomplete regeneration, and a high tendency to duplicate even though regeneration in all directions might have been expected on the basis of the other experiments.","container-title":"The Journal of Experimental Zoology","DOI":"10.1002/jez.1401930106","ISSN":"0022-104X","issue":"1","journalAbbreviation":"J Exp Zool","language":"eng","note":"PMID: 806653","page":"49-77","source":"PubMed","title":"Pattern formation in the imaginal wing disc of Drosophila melanogaster: fate map, regeneration and duplication","title-short":"Pattern formation in the imaginal wing disc of Drosophila melanogaster","volume":"193","author":[{"family":"Bryant","given":"P. J."}],"issued":{"date-parts":[["1975",7]]}}}],"schema":"https://github.com/citation-style-language/schema/raw/master/csl-citation.json"} </w:instrText>
      </w:r>
      <w:r>
        <w:fldChar w:fldCharType="separate"/>
      </w:r>
      <w:r>
        <w:rPr>
          <w:noProof/>
        </w:rPr>
        <w:t>(Bryant, 1975)</w:t>
      </w:r>
      <w:r>
        <w:fldChar w:fldCharType="end"/>
      </w:r>
      <w:r>
        <w:t xml:space="preserve">. </w:t>
      </w:r>
      <w:r w:rsidR="00705558">
        <w:t>It</w:t>
      </w:r>
      <w:r w:rsidR="0087597F">
        <w:t xml:space="preserve"> is formed during embryonic development containing ~</w:t>
      </w:r>
      <w:r w:rsidR="009537F8">
        <w:t>24-30</w:t>
      </w:r>
      <w:r w:rsidR="0087597F">
        <w:t xml:space="preserve"> cells, which proliferate throughout larval development</w:t>
      </w:r>
      <w:r w:rsidR="00891683">
        <w:t xml:space="preserve"> to reach a final size of ~</w:t>
      </w:r>
      <w:r>
        <w:t>3</w:t>
      </w:r>
      <w:r w:rsidR="00854835">
        <w:t>0</w:t>
      </w:r>
      <w:r w:rsidR="00891683">
        <w:t>.000</w:t>
      </w:r>
      <w:r w:rsidR="00854835">
        <w:t xml:space="preserve">-40.000 cells </w:t>
      </w:r>
      <w:r w:rsidR="00753AF9">
        <w:fldChar w:fldCharType="begin"/>
      </w:r>
      <w:r w:rsidR="00B757B9">
        <w:instrText xml:space="preserve"> ADDIN ZOTERO_ITEM CSL_CITATION {"citationID":"hJDKJjys","properties":{"unsorted":true,"formattedCitation":"(Bate &amp; Arias, 1991; Cohen et al., 1993; Mart\\uc0\\u237{}n et al., 2009; McClure &amp; Schubiger, 2005)","plainCitation":"(Bate &amp; Arias, 1991; Cohen et al., 1993; Martín et al., 2009; McClure &amp; Schubiger, 2005)","noteIndex":0},"citationItems":[{"id":889,"uris":["http://zotero.org/users/9849344/items/XIG76LH7"],"itemData":{"id":889,"type":"article-journal","abstract":"The thoracic imaginal discs of Drosophila melanogaster can be observed during embryogenesis as clusters of cells with particular shapes, sizes and behaviours. These structures can be detected soon after germ band shortening and their development appears to be tightly linked to that of the larval epidermis.","container-title":"Development (Cambridge, England)","DOI":"10.1242/dev.112.3.755","ISSN":"0950-1991","issue":"3","journalAbbreviation":"Development","language":"eng","note":"PMID: 1935688","page":"755-761","source":"PubMed","title":"The embryonic origin of imaginal discs in Drosophila","volume":"112","author":[{"family":"Bate","given":"M."},{"family":"Arias","given":"A. M."}],"issued":{"date-parts":[["1991",7]]}}},{"id":891,"uris":["http://zotero.org/users/9849344/items/T3ID4J9T"],"itemData":{"id":891,"type":"article-journal","abstract":"The primordia of the thoracic imaginal discs of the Drosophila embryo originate as groups of cells spanning the parasegment boundary. We present evidence that the thoracic imaginal primordia are allocated in response to signals from the wingless (wg) and decapentaplegic (dpp) gene products. Rows of cells that express wg intersect rows of cells that express dpp to form a ladder-like pattern in the ectoderm of the germ band extended embryo. The imaginal primordia originate as groups of cells which lie near these intersection points. We have used a molecular probe derived from the Distal-less (Dll) gene to show that this population contains progenitor cells for both the dorsal (i.e. wing) and ventral (i.e. leg) discs. Although we show that Dll function is not required for allocation of imaginal cells, activation of an early Dll enhancer may serve as a molecular marker for allocation. A group of cells, which includes the imaginal progenitors, activate this enhancer in response to intercellular signals from wg and perhaps from dpp. We have used a conditional allele of wg to show that wg function is transiently required for both allocation of the imaginal primordia and for initiation of Dll expression in these cells during the brief interval when wg and dpp form the ladder-like pattern. Allocation of the imaginal primordium and activation of Dll expression appear to be parallel responses to a single set of positional cues.","container-title":"Development (Cambridge, England)","DOI":"10.1242/dev.117.2.597","ISSN":"0950-1991","issue":"2","journalAbbreviation":"Development","language":"eng","note":"PMID: 8330530","page":"597-608","source":"PubMed","title":"Allocation of the thoracic imaginal primordia in the Drosophila embryo","volume":"117","author":[{"family":"Cohen","given":"B."},{"family":"Simcox","given":"A. A."},{"family":"Cohen","given":"S. M."}],"issued":{"date-parts":[["1993",2]]}}},{"id":917,"uris":["http://zotero.org/users/9849344/items/WZ6TSFT5"],"itemData":{"id":917,"type":"article-journal","abstract":"We report here experiments aimed at understanding the connections between cell competition and growth in the Drosophila wing disc. The principal assay has been to generate discs containing marked cells that proliferate at different rates and to study their interactions and their contribution to the final structure. It is known that single clones of fast-dividing cells within a compartment may occupy the larger part of the compartment without affecting its size. This has suggested the existence of interactions involving cell competition between fast- and slow-dividing cells directed to accommodate the contribution of each cell to the final compartment. Here we show that indeed fast-dividing cells can outcompete slow-dividing ones in their proximity. However, we argue that this elimination is of little consequence because preventing apoptosis, and therefore cell competition, in those compartments does not affect the size of the clones or the size of the compartments. Our experiments indicate that cells within a compartment proliferate autonomously at their own rate. The contribution of each cell to the compartment is exclusively determined by its division rate within the frame of a size control mechanism that stops growth once the compartment has reached the final arresting size. This is supported by a computer simulation of the contribution of individual fast clones growing within a population of slower dividing cells and without interacting with them. The values predicted by the simulation are very close to those obtained experimentally.","container-title":"Development (Cambridge, England)","DOI":"10.1242/dev.038406","ISSN":"1477-9129","issue":"22","journalAbbreviation":"Development","language":"eng","note":"PMID: 19855017","page":"3747-3756","source":"PubMed","title":"Cell competition, growth and size control in the Drosophila wing imaginal disc","volume":"136","author":[{"family":"Martín","given":"Francisco A."},{"family":"Herrera","given":"Salvador C."},{"family":"Morata","given":"Ginés"}],"issued":{"date-parts":[["2009",11]]}}},{"id":898,"uris":["http://zotero.org/users/9849344/items/3WZ7WJKR"],"itemData":{"id":898,"type":"article-journal","abstract":"Imaginal discs of Drosophila provide an excellent system with which to study morphogenesis, pattern formation and cell proliferation in an epithelium. Discs are sac-like in structure and are composed of two epithelial layers: an upper peripodial epithelium and lower disc proper. Although development of the disc proper has been studied extensively in terms of cell proliferation, cell signaling mechanisms and pattern formation, little is known about these same processes in the peripodial epithelium. We address this topic by focusing on morphogenesis, compartmental organization, proliferation and cell lineage of the PE in wing, second thoracic leg (T2) and eye discs. We show that a subset of peripodial cells in different imaginal discs undergo a cuboidal-to-squamous cell shape change at distinct larval stages. We find that this shape change requires both Hedgehog and Decapentapelagic, but not Wingless, signaling. Additionally, squamous morphogenesis shifts the anteroposterior (AP) compartment boundary in the peripodial epithelium relative to the stationary AP boundary in the disc proper. Finally, by lineage tracing cells in the PE, we surprisingly find that peripodial cells are displaced into the disc proper during larval development and this movement leads to Ubx repression.","container-title":"Development (Cambridge, England)","DOI":"10.1242/dev.02092","ISSN":"0950-1991","issue":"22","journalAbbreviation":"Development","language":"eng","note":"PMID: 16236766","page":"5033-5042","source":"PubMed","title":"Developmental analysis and squamous morphogenesis of the peripodial epithelium in Drosophila imaginal discs","volume":"132","author":[{"family":"McClure","given":"Kimberly D."},{"family":"Schubiger","given":"Gerold"}],"issued":{"date-parts":[["2005",11]]}}}],"schema":"https://github.com/citation-style-language/schema/raw/master/csl-citation.json"} </w:instrText>
      </w:r>
      <w:r w:rsidR="00753AF9">
        <w:fldChar w:fldCharType="separate"/>
      </w:r>
      <w:r w:rsidR="00B757B9" w:rsidRPr="00B757B9">
        <w:rPr>
          <w:rFonts w:ascii="Calibri" w:cs="Calibri"/>
        </w:rPr>
        <w:t xml:space="preserve">(Bate &amp; Arias, 1991; Cohen et al., 1993; Martín et al., 2009; McClure &amp; </w:t>
      </w:r>
      <w:proofErr w:type="spellStart"/>
      <w:r w:rsidR="00B757B9" w:rsidRPr="00B757B9">
        <w:rPr>
          <w:rFonts w:ascii="Calibri" w:cs="Calibri"/>
        </w:rPr>
        <w:t>Schubiger</w:t>
      </w:r>
      <w:proofErr w:type="spellEnd"/>
      <w:r w:rsidR="00B757B9" w:rsidRPr="00B757B9">
        <w:rPr>
          <w:rFonts w:ascii="Calibri" w:cs="Calibri"/>
        </w:rPr>
        <w:t>, 2005)</w:t>
      </w:r>
      <w:r w:rsidR="00753AF9">
        <w:fldChar w:fldCharType="end"/>
      </w:r>
      <w:r w:rsidR="0087597F">
        <w:t>.</w:t>
      </w:r>
      <w:r w:rsidR="00A23B6B">
        <w:t xml:space="preserve"> </w:t>
      </w:r>
      <w:r w:rsidR="00705558" w:rsidRPr="009D2B34">
        <w:rPr>
          <w:color w:val="FF0000"/>
        </w:rPr>
        <w:t>W</w:t>
      </w:r>
      <w:r w:rsidR="003F5D4A" w:rsidRPr="009D2B34">
        <w:rPr>
          <w:color w:val="FF0000"/>
        </w:rPr>
        <w:t>ing</w:t>
      </w:r>
      <w:r w:rsidR="00705558" w:rsidRPr="009D2B34">
        <w:rPr>
          <w:color w:val="FF0000"/>
        </w:rPr>
        <w:t xml:space="preserve"> disc</w:t>
      </w:r>
      <w:r w:rsidR="003F5D4A" w:rsidRPr="009D2B34">
        <w:rPr>
          <w:color w:val="FF0000"/>
        </w:rPr>
        <w:t xml:space="preserve"> morphology was first described in 1935 by Auerbach and </w:t>
      </w:r>
      <w:r w:rsidR="00D63D78" w:rsidRPr="009D2B34">
        <w:rPr>
          <w:color w:val="FF0000"/>
        </w:rPr>
        <w:t xml:space="preserve">our morphological and molecular knowledge </w:t>
      </w:r>
      <w:r w:rsidR="003F5D4A" w:rsidRPr="009D2B34">
        <w:rPr>
          <w:color w:val="FF0000"/>
        </w:rPr>
        <w:t xml:space="preserve">has since been further </w:t>
      </w:r>
      <w:r w:rsidR="00D63D78" w:rsidRPr="009D2B34">
        <w:rPr>
          <w:color w:val="FF0000"/>
        </w:rPr>
        <w:t>expanded</w:t>
      </w:r>
      <w:r w:rsidR="00525923" w:rsidRPr="009D2B34">
        <w:rPr>
          <w:color w:val="FF0000"/>
        </w:rPr>
        <w:t xml:space="preserve"> </w:t>
      </w:r>
      <w:r w:rsidR="00525923" w:rsidRPr="009D2B34">
        <w:rPr>
          <w:color w:val="FF0000"/>
        </w:rPr>
        <w:fldChar w:fldCharType="begin"/>
      </w:r>
      <w:r w:rsidR="00525923" w:rsidRPr="009D2B34">
        <w:rPr>
          <w:color w:val="FF0000"/>
        </w:rPr>
        <w:instrText xml:space="preserve"> ADDIN ZOTERO_ITEM CSL_CITATION {"citationID":"5yHdURjm","properties":{"formattedCitation":"(Auerbach, 1935)","plainCitation":"(Auerbach, 1935)","noteIndex":0},"citationItems":[{"id":884,"uris":["http://zotero.org/users/9849344/items/HGTA3DYT"],"itemData":{"id":884,"type":"article-journal","language":"en","note":"Accepted: 2018-01-31T11:16:11Z\npublisher: The University of Edinburgh","source":"era.ed.ac.uk","title":"Development of the legs, wings and halteres in wild type and certain mutant strains of Drosophila melanogaster","URL":"https://era.ed.ac.uk/handle/1842/26163","author":[{"family":"Auerbach","given":"Charlotte"}],"accessed":{"date-parts":[["2022",9,16]]},"issued":{"date-parts":[["1935"]]}}}],"schema":"https://github.com/citation-style-language/schema/raw/master/csl-citation.json"} </w:instrText>
      </w:r>
      <w:r w:rsidR="00525923" w:rsidRPr="009D2B34">
        <w:rPr>
          <w:color w:val="FF0000"/>
        </w:rPr>
        <w:fldChar w:fldCharType="separate"/>
      </w:r>
      <w:r w:rsidR="00525923" w:rsidRPr="009D2B34">
        <w:rPr>
          <w:noProof/>
          <w:color w:val="FF0000"/>
        </w:rPr>
        <w:t>(Auerbach, 1935)</w:t>
      </w:r>
      <w:r w:rsidR="00525923" w:rsidRPr="009D2B34">
        <w:rPr>
          <w:color w:val="FF0000"/>
        </w:rPr>
        <w:fldChar w:fldCharType="end"/>
      </w:r>
      <w:r w:rsidR="00D63D78" w:rsidRPr="009D2B34">
        <w:rPr>
          <w:color w:val="FF0000"/>
        </w:rPr>
        <w:t xml:space="preserve">. </w:t>
      </w:r>
      <w:r w:rsidR="009537F8">
        <w:t xml:space="preserve">Initially the wing disc </w:t>
      </w:r>
      <w:r w:rsidR="00BA2522">
        <w:t>forma as</w:t>
      </w:r>
      <w:r w:rsidR="009537F8">
        <w:t xml:space="preserve"> a flat epithelial sac with </w:t>
      </w:r>
      <w:r w:rsidR="00BA2522">
        <w:t xml:space="preserve">the </w:t>
      </w:r>
      <w:r w:rsidR="009537F8">
        <w:t>apical</w:t>
      </w:r>
      <w:r w:rsidR="00BA2522">
        <w:t xml:space="preserve"> side</w:t>
      </w:r>
      <w:r w:rsidR="009537F8">
        <w:t xml:space="preserve"> pointing inwards, during larval development </w:t>
      </w:r>
      <w:r w:rsidR="0087597F">
        <w:t xml:space="preserve">the wing disc </w:t>
      </w:r>
      <w:r w:rsidR="00BA2522">
        <w:t>refines</w:t>
      </w:r>
      <w:r w:rsidR="009537F8">
        <w:t xml:space="preserve"> its morphology</w:t>
      </w:r>
      <w:r w:rsidR="00EF6E0E">
        <w:t>,</w:t>
      </w:r>
      <w:r w:rsidR="009537F8">
        <w:t xml:space="preserve"> </w:t>
      </w:r>
      <w:r w:rsidR="00EF6E0E">
        <w:t>by the end of larval development the wing discs consists</w:t>
      </w:r>
      <w:r w:rsidR="0087597F">
        <w:t xml:space="preserve"> of a </w:t>
      </w:r>
      <w:r w:rsidR="00EF6E0E">
        <w:t xml:space="preserve">tall </w:t>
      </w:r>
      <w:r w:rsidR="0087597F">
        <w:t>pseudostratified layer, the disc proper layer</w:t>
      </w:r>
      <w:r w:rsidR="00705558">
        <w:t xml:space="preserve"> (DP)</w:t>
      </w:r>
      <w:r w:rsidR="0087597F">
        <w:t>, and a squamous cell layer, the peripodial epithelium</w:t>
      </w:r>
      <w:r w:rsidR="00705558">
        <w:t xml:space="preserve"> (PE)</w:t>
      </w:r>
      <w:r w:rsidR="00EF6E0E">
        <w:t xml:space="preserve"> </w:t>
      </w:r>
      <w:r w:rsidR="00EF6E0E">
        <w:fldChar w:fldCharType="begin"/>
      </w:r>
      <w:r w:rsidR="00EF6E0E">
        <w:instrText xml:space="preserve"> ADDIN ZOTERO_ITEM CSL_CITATION {"citationID":"NpLn2zNX","properties":{"formattedCitation":"(McClure &amp; Schubiger, 2005)","plainCitation":"(McClure &amp; Schubiger, 2005)","noteIndex":0},"citationItems":[{"id":898,"uris":["http://zotero.org/users/9849344/items/3WZ7WJKR"],"itemData":{"id":898,"type":"article-journal","abstract":"Imaginal discs of Drosophila provide an excellent system with which to study morphogenesis, pattern formation and cell proliferation in an epithelium. Discs are sac-like in structure and are composed of two epithelial layers: an upper peripodial epithelium and lower disc proper. Although development of the disc proper has been studied extensively in terms of cell proliferation, cell signaling mechanisms and pattern formation, little is known about these same processes in the peripodial epithelium. We address this topic by focusing on morphogenesis, compartmental organization, proliferation and cell lineage of the PE in wing, second thoracic leg (T2) and eye discs. We show that a subset of peripodial cells in different imaginal discs undergo a cuboidal-to-squamous cell shape change at distinct larval stages. We find that this shape change requires both Hedgehog and Decapentapelagic, but not Wingless, signaling. Additionally, squamous morphogenesis shifts the anteroposterior (AP) compartment boundary in the peripodial epithelium relative to the stationary AP boundary in the disc proper. Finally, by lineage tracing cells in the PE, we surprisingly find that peripodial cells are displaced into the disc proper during larval development and this movement leads to Ubx repression.","container-title":"Development (Cambridge, England)","DOI":"10.1242/dev.02092","ISSN":"0950-1991","issue":"22","journalAbbreviation":"Development","language":"eng","note":"PMID: 16236766","page":"5033-5042","source":"PubMed","title":"Developmental analysis and squamous morphogenesis of the peripodial epithelium in Drosophila imaginal discs","volume":"132","author":[{"family":"McClure","given":"Kimberly D."},{"family":"Schubiger","given":"Gerold"}],"issued":{"date-parts":[["2005",11]]}}}],"schema":"https://github.com/citation-style-language/schema/raw/master/csl-citation.json"} </w:instrText>
      </w:r>
      <w:r w:rsidR="00EF6E0E">
        <w:fldChar w:fldCharType="separate"/>
      </w:r>
      <w:r w:rsidR="00EF6E0E">
        <w:rPr>
          <w:noProof/>
        </w:rPr>
        <w:t>(McClure &amp; Schubiger, 2005)</w:t>
      </w:r>
      <w:r w:rsidR="00EF6E0E">
        <w:fldChar w:fldCharType="end"/>
      </w:r>
      <w:r w:rsidR="0087597F">
        <w:t xml:space="preserve">. The disc proper is subdivided into </w:t>
      </w:r>
      <w:r w:rsidR="00705558">
        <w:t>three</w:t>
      </w:r>
      <w:r w:rsidR="0087597F">
        <w:t xml:space="preserve"> distinct domains: the notum, the hinge and the dome shaped wing pouch</w:t>
      </w:r>
      <w:r w:rsidR="00D63D78">
        <w:t>. The disc forms</w:t>
      </w:r>
      <w:r w:rsidR="0087597F">
        <w:t xml:space="preserve"> three main folds</w:t>
      </w:r>
      <w:r w:rsidR="00D63D78">
        <w:t>, between the notum and the hinge (NH-fold), inside the hinge (HH-fold) and between hinge and pouch (HP-fold).</w:t>
      </w:r>
      <w:r w:rsidR="00705558">
        <w:t xml:space="preserve"> The wing pouch gives rise to the blade and part of the hinge, the folded hinge region gives rise to the wing hinge and the base of the wing, and the notum which forms the adult thorax </w:t>
      </w:r>
      <w:r w:rsidR="00705558">
        <w:fldChar w:fldCharType="begin"/>
      </w:r>
      <w:r w:rsidR="007825EA">
        <w:instrText xml:space="preserve"> ADDIN ZOTERO_ITEM CSL_CITATION {"citationID":"PS1X7NDs","properties":{"formattedCitation":"(Bryant, 1975)","plainCitation":"(Bryant, 1975)","noteIndex":0},"citationItems":[{"id":887,"uris":["http://zotero.org/users/9849344/items/ACWGSHW4"],"itemData":{"id":887,"type":"article-journal","abstract":"Fragments of the wing disc of Drosophila (fig. 2) were either injected into mature third instar larvae for immediate metamorphosis, or cultured in adult abdomens for seven days before being transferred to larvae for metamorphosis. The structures differentiated during metamorphosis were then analysed. The results of the first series of experiments were used to construct an accurate fate map of the disc, and those of the second series were used to determine the regenerative properties of the disc. The fate map (fig. 7) shows presumptive proximal parts (notum, pleura, and dorsal and ventral hinge) at the two ends of the disc, with presumptive distal wing parts in between. During metamorphosis the disc epithelium folds upon itself along the presumptive wing border, bringing dorsal and ventral wing and hinge surfaces into apposition. The wing surfaces occupy a much smaller relative area, and the hinge parts a much larger relative area, in the fate map than in the adult structure. The cultured fragments, in general, behaved in accordance with the rule that when two cut surfaces are created by cutting across the disc, regeneration occurs from one of the cut surfaces and duplication occurs from the other (fig. 14). It was possible to define a level in the longitudinal axis of the disc from which regeneration proceeds outwards. Cut surfaces facing away from this level show regeneration, while cut surfaces facing this level undergo duplication. Similar behavior was found for the transverse axis, and for two diagonal series of cuts. Some fragments with two cut edges could regenerate from one edge while duplicating from the other, whereas others could regenerate from two cut edges simultaneously. However, fragments with four cut edges showed incomplete regeneration, and a high tendency to duplicate even though regeneration in all directions might have been expected on the basis of the other experiments.","container-title":"The Journal of Experimental Zoology","DOI":"10.1002/jez.1401930106","ISSN":"0022-104X","issue":"1","journalAbbreviation":"J Exp Zool","language":"eng","note":"PMID: 806653","page":"49-77","source":"PubMed","title":"Pattern formation in the imaginal wing disc of Drosophila melanogaster: fate map, regeneration and duplication","title-short":"Pattern formation in the imaginal wing disc of Drosophila melanogaster","volume":"193","author":[{"family":"Bryant","given":"P. J."}],"issued":{"date-parts":[["1975",7]]}}}],"schema":"https://github.com/citation-style-language/schema/raw/master/csl-citation.json"} </w:instrText>
      </w:r>
      <w:r w:rsidR="00705558">
        <w:fldChar w:fldCharType="separate"/>
      </w:r>
      <w:r w:rsidR="007825EA">
        <w:rPr>
          <w:noProof/>
        </w:rPr>
        <w:t>(Bryant, 1975)</w:t>
      </w:r>
      <w:r w:rsidR="00705558">
        <w:fldChar w:fldCharType="end"/>
      </w:r>
      <w:r w:rsidR="00705558">
        <w:t>.</w:t>
      </w:r>
    </w:p>
    <w:p w14:paraId="1AF85D7B" w14:textId="77777777" w:rsidR="00705558" w:rsidRDefault="00705558" w:rsidP="00D85B15">
      <w:pPr>
        <w:spacing w:line="360" w:lineRule="auto"/>
        <w:jc w:val="both"/>
      </w:pPr>
    </w:p>
    <w:p w14:paraId="19899BC8" w14:textId="77777777" w:rsidR="00705558" w:rsidRDefault="00705558" w:rsidP="00D85B15">
      <w:pPr>
        <w:spacing w:line="360" w:lineRule="auto"/>
        <w:jc w:val="both"/>
      </w:pPr>
    </w:p>
    <w:p w14:paraId="015A5B5C" w14:textId="3591968B" w:rsidR="00A23B6B" w:rsidRDefault="00B757B9" w:rsidP="00C843D5">
      <w:pPr>
        <w:spacing w:line="360" w:lineRule="auto"/>
        <w:jc w:val="both"/>
      </w:pPr>
      <w:r>
        <w:t xml:space="preserve">The wing is early on compartmentalized into anterior and posterior compartments. </w:t>
      </w:r>
      <w:r w:rsidR="009D2B34">
        <w:t>The a</w:t>
      </w:r>
      <w:r w:rsidR="002B592F">
        <w:t xml:space="preserve">nterior-posterior (AP) </w:t>
      </w:r>
      <w:r w:rsidR="009D2B34">
        <w:t>compartment boundary is established in the embryo,</w:t>
      </w:r>
      <w:r>
        <w:t xml:space="preserve"> the </w:t>
      </w:r>
      <w:r>
        <w:t xml:space="preserve">second compartment boundary, </w:t>
      </w:r>
      <w:r w:rsidR="009D2B34">
        <w:t>the</w:t>
      </w:r>
      <w:r w:rsidR="002B592F">
        <w:t xml:space="preserve"> dorsal-ventral (DV)</w:t>
      </w:r>
      <w:r w:rsidR="00992CB9">
        <w:t xml:space="preserve"> </w:t>
      </w:r>
      <w:r>
        <w:t>boundary</w:t>
      </w:r>
      <w:r w:rsidR="00C843D5">
        <w:t xml:space="preserve"> </w:t>
      </w:r>
      <w:r w:rsidR="00EE296A">
        <w:t>is established around 60 hAEL</w:t>
      </w:r>
      <w:r w:rsidR="00C843D5">
        <w:t xml:space="preserve"> (</w:t>
      </w:r>
      <w:r w:rsidR="00C843D5">
        <w:t>2</w:t>
      </w:r>
      <w:r w:rsidR="00C843D5" w:rsidRPr="00B63FEF">
        <w:rPr>
          <w:vertAlign w:val="superscript"/>
        </w:rPr>
        <w:t>nd</w:t>
      </w:r>
      <w:r w:rsidR="00C843D5">
        <w:t xml:space="preserve"> instar larva</w:t>
      </w:r>
      <w:r w:rsidR="00C843D5">
        <w:t xml:space="preserve">) and later gives rise to </w:t>
      </w:r>
      <w:r w:rsidR="00C843D5">
        <w:t>the wing margin</w:t>
      </w:r>
      <w:r w:rsidR="00EE296A">
        <w:t xml:space="preserve">. </w:t>
      </w:r>
      <w:r w:rsidR="00C843D5">
        <w:t xml:space="preserve">Interestingly the AP compartment boundary but does not have a morphological equivalent in the adult disc. </w:t>
      </w:r>
      <w:r w:rsidR="00EE296A">
        <w:t xml:space="preserve">Both, AP and DV-boundary are cell lineage boundaries </w:t>
      </w:r>
      <w:r w:rsidR="00EE296A">
        <w:fldChar w:fldCharType="begin"/>
      </w:r>
      <w:r>
        <w:instrText xml:space="preserve"> ADDIN ZOTERO_ITEM CSL_CITATION {"citationID":"JqjDfT32","properties":{"formattedCitation":"(Bryant, 1970; Garcia-Bellido et al., 1973, 1976)","plainCitation":"(Bryant, 1970; Garcia-Bellido et al., 1973, 1976)","noteIndex":0},"citationItems":[{"id":988,"uris":["http://zotero.org/users/9849344/items/R762694P"],"itemData":{"id":988,"type":"article-journal","abstract":"An account is given of the patterns of cell lineage in the wing and mesonotum, the derivatives of the imaginal wing disc of Drosophila melanogaster. The system was analyzed using somatic crossing over, induced by X-rays at specific stages of development. Clonally related cells occupy longitudinal stripes in the wing, and this is interpreted to mean that cell divisions are oriented in the developing disc. Clonally related cells occupy irregularly shaped areas in the mesonotum, but some nonrandomness is detectable. The data indicate that, in the embryo, presumptive wing disc cells are not determined as between upper wing, lower wing, and mesonotum. In the larva, however, the anlagen of these three structures are represented by separate populations of proliferating cells within the disc. These groups of cells have distinct rates and patterns of cell division. The data were used to estimate cell numbers in the three parts of the disc at various stages of development. It appears that the growth rates of the parts of the wing disc are constant throughout larval development. The results are discussed in relation to problems of morphogenesis in imaginal discs.","container-title":"Developmental Biology","DOI":"10.1016/0012-1606(70)90160-0","ISSN":"0012-1606","issue":"3","journalAbbreviation":"Developmental Biology","language":"en","page":"389-411","source":"ScienceDirect","title":"Cell lineage relationships in the imaginal wing disc of Drosophila melanogaster","volume":"22","author":[{"family":"Bryant","given":"Peter J."}],"issued":{"date-parts":[["1970",7,1]]}}},{"id":993,"uris":["http://zotero.org/users/9849344/items/PZJRSCNV"],"itemData":{"id":993,"type":"article-journal","abstract":"MOSAICS generated by genetic methods or by technical operations have been used to investigate cell autonomous and non-autonomous developmental processes. The use of cell autonomous genetic markers allows us to label cells for analysis of morphogenetic processes and to follow cell lineages in development1–4. If it can be shown that these cell lineages are fixed, a genetic analysis of development can be focused on how genes control clonal processes. This report will demonstrate the existence of clonal segregation of developmental pathways in the wing (dorsal mesothoracic) disk of Drosophila.","container-title":"Nature New Biology","DOI":"10.1038/newbio245251a0","ISSN":"2058-1092","issue":"147","language":"en","license":"1973 Nature Publishing Group","note":"number: 147\npublisher: Nature Publishing Group","page":"251-253","source":"www.nature.com","title":"Developmental Compartmentalisation of the Wing Disk of Drosophila","volume":"245","author":[{"family":"Garcia-Bellido","given":"A."},{"family":"Ripoll","given":"P."},{"family":"Morata","given":"G."}],"issued":{"date-parts":[["1973",10]]}}},{"id":906,"uris":["http://zotero.org/users/9849344/items/CZJPVE4X"],"itemData":{"id":906,"type":"article-journal","container-title":"Developmental Biology","DOI":"10.1016/0012-1606(76)90052-x","ISSN":"0012-1606","issue":"1","journalAbbreviation":"Dev Biol","language":"eng","note":"PMID: 1245256","page":"132-147","source":"PubMed","title":"Developmental compartmentalization in the dorsal mesothoracic disc of Drosophila","volume":"48","author":[{"family":"Garcia-Bellido","given":"A."},{"family":"Ripoll","given":"P."},{"family":"Morata","given":"G."}],"issued":{"date-parts":[["1976",1]]}}}],"schema":"https://github.com/citation-style-language/schema/raw/master/csl-citation.json"} </w:instrText>
      </w:r>
      <w:r w:rsidR="00EE296A">
        <w:fldChar w:fldCharType="separate"/>
      </w:r>
      <w:r>
        <w:rPr>
          <w:noProof/>
        </w:rPr>
        <w:t>(Bryant, 1970; Garcia-Bellido et al., 1973, 1976)</w:t>
      </w:r>
      <w:r w:rsidR="00EE296A">
        <w:fldChar w:fldCharType="end"/>
      </w:r>
      <w:r w:rsidR="00EE296A">
        <w:t xml:space="preserve">.  </w:t>
      </w:r>
      <w:r>
        <w:t xml:space="preserve">Maintenance and of DV and AP boundary quires signaling pathways and selector genes such as </w:t>
      </w:r>
      <w:r w:rsidR="00992CB9">
        <w:t>E</w:t>
      </w:r>
      <w:r w:rsidR="00D7024D">
        <w:t>ngrailed</w:t>
      </w:r>
      <w:r w:rsidR="00992CB9">
        <w:t xml:space="preserve"> (</w:t>
      </w:r>
      <w:proofErr w:type="spellStart"/>
      <w:r w:rsidR="00992CB9">
        <w:t>En</w:t>
      </w:r>
      <w:proofErr w:type="spellEnd"/>
      <w:r w:rsidR="00992CB9">
        <w:t xml:space="preserve">) for the AP axis, and </w:t>
      </w:r>
      <w:r w:rsidR="00992CB9" w:rsidRPr="00992CB9">
        <w:t>Vein</w:t>
      </w:r>
      <w:r w:rsidR="00992CB9">
        <w:t> (</w:t>
      </w:r>
      <w:proofErr w:type="spellStart"/>
      <w:r w:rsidR="00992CB9">
        <w:t>Vn</w:t>
      </w:r>
      <w:proofErr w:type="spellEnd"/>
      <w:r w:rsidR="00992CB9">
        <w:t>)</w:t>
      </w:r>
      <w:r w:rsidR="00992CB9" w:rsidRPr="00992CB9">
        <w:t xml:space="preserve">, </w:t>
      </w:r>
      <w:r w:rsidR="00992CB9">
        <w:t>Wingless (</w:t>
      </w:r>
      <w:proofErr w:type="spellStart"/>
      <w:r w:rsidR="00992CB9">
        <w:t>Wg</w:t>
      </w:r>
      <w:proofErr w:type="spellEnd"/>
      <w:r w:rsidR="00992CB9">
        <w:t xml:space="preserve">) and </w:t>
      </w:r>
      <w:r w:rsidR="00992CB9" w:rsidRPr="00992CB9">
        <w:t>Decapentaplegic</w:t>
      </w:r>
      <w:r w:rsidR="00992CB9">
        <w:t xml:space="preserve"> (</w:t>
      </w:r>
      <w:proofErr w:type="spellStart"/>
      <w:r w:rsidR="00992CB9" w:rsidRPr="00992CB9">
        <w:t>Dpp</w:t>
      </w:r>
      <w:proofErr w:type="spellEnd"/>
      <w:r w:rsidR="00992CB9">
        <w:t>) for DV and PD axis.</w:t>
      </w:r>
      <w:r>
        <w:t xml:space="preserve"> </w:t>
      </w:r>
      <w:r w:rsidR="00992CB9">
        <w:t>Similarly PE versus DP are specified early o</w:t>
      </w:r>
      <w:r w:rsidR="00B63FEF">
        <w:t xml:space="preserve">n </w:t>
      </w:r>
      <w:r w:rsidR="00B63FEF">
        <w:fldChar w:fldCharType="begin"/>
      </w:r>
      <w:r w:rsidR="00B63FEF">
        <w:instrText xml:space="preserve"> ADDIN ZOTERO_ITEM CSL_CITATION {"citationID":"vsGfW5gG","properties":{"formattedCitation":"(Tripathi &amp; Irvine, 2022)","plainCitation":"(Tripathi &amp; Irvine, 2022)","noteIndex":0},"citationItems":[{"id":903,"uris":["http://zotero.org/users/9849344/items/DP39KVBH"],"itemData":{"id":903,"type":"article-journal","abstract":"The Drosophila wing imaginal disc is a tissue of undifferentiated cells that are precursors of the wing and most of the notum of the adult fly. The wing disc first forms during embryogenesis from a cluster of </w:instrText>
      </w:r>
      <w:r w:rsidR="00B63FEF">
        <w:rPr>
          <w:rFonts w:ascii="Cambria Math" w:hAnsi="Cambria Math" w:cs="Cambria Math"/>
        </w:rPr>
        <w:instrText>∼</w:instrText>
      </w:r>
      <w:r w:rsidR="00B63FEF">
        <w:instrText xml:space="preserve">30 cells located in the second thoracic segment, which invaginate to form a sac-like structure. They undergo extensive proliferation during larval stages to form a mature larval wing disc of </w:instrText>
      </w:r>
      <w:r w:rsidR="00B63FEF">
        <w:rPr>
          <w:rFonts w:ascii="Cambria Math" w:hAnsi="Cambria Math" w:cs="Cambria Math"/>
        </w:rPr>
        <w:instrText>∼</w:instrText>
      </w:r>
      <w:r w:rsidR="00B63FEF">
        <w:instrText xml:space="preserve">35,000 cells. During this time, distinct cell fates are assigned to different regions, and the wing disc develops a complex morphology. Finally, during pupal stages the wing disc undergoes morphogenetic processes and then differentiates to form the adult wing and notum. While the bulk of the wing disc comprises epithelial cells, it also includes neurons and glia, and is associated with tracheal cells and muscle precursor cells. The relative simplicity and accessibility of the wing disc, combined with the wealth of genetic tools available in Drosophila, have combined to make it a premier system for identifying genes and deciphering systems that play crucial roles in animal development. Studies in wing imaginal discs have made key contributions to many areas of biology, including tissue patterning, signal transduction, growth control, regeneration, planar cell polarity, morphogenesis, and tissue mechanics.","container-title":"Genetics","DOI":"10.1093/genetics/iyac020","ISSN":"0016-6731","issue":"4","journalAbbreviation":"Genetics","note":"PMID: 35243513\nPMCID: PMC8982031","page":"iyac020","source":"PubMed Central","title":"The wing imaginal disc","volume":"220","author":[{"family":"Tripathi","given":"Bipin Kumar"},{"family":"Irvine","given":"Kenneth D"}],"issued":{"date-parts":[["2022",3,4]]}}}],"schema":"https://github.com/citation-style-language/schema/raw/master/csl-citation.json"} </w:instrText>
      </w:r>
      <w:r w:rsidR="00B63FEF">
        <w:fldChar w:fldCharType="separate"/>
      </w:r>
      <w:r w:rsidR="00B63FEF">
        <w:rPr>
          <w:noProof/>
        </w:rPr>
        <w:t>(Tripathi &amp; Irvine, 2022)</w:t>
      </w:r>
      <w:r w:rsidR="00B63FEF">
        <w:fldChar w:fldCharType="end"/>
      </w:r>
      <w:r w:rsidR="00D7024D">
        <w:t xml:space="preserve">. </w:t>
      </w:r>
    </w:p>
    <w:p w14:paraId="4E24AF0B" w14:textId="6F5EFFA1" w:rsidR="00BC02AE" w:rsidRDefault="00B25C94" w:rsidP="00B25C94">
      <w:pPr>
        <w:pStyle w:val="Heading4"/>
      </w:pPr>
      <w:r>
        <w:t>Growth</w:t>
      </w:r>
      <w:r w:rsidR="00BC5412">
        <w:t xml:space="preserve"> and packing geometry</w:t>
      </w:r>
    </w:p>
    <w:p w14:paraId="630C6C93" w14:textId="582B91BF" w:rsidR="0009417E" w:rsidRDefault="00A23B6B" w:rsidP="00F76D20">
      <w:pPr>
        <w:spacing w:line="360" w:lineRule="auto"/>
        <w:jc w:val="both"/>
      </w:pPr>
      <w:r>
        <w:t xml:space="preserve">Research on wing disc during larval stages </w:t>
      </w:r>
      <w:r w:rsidR="00BA2522">
        <w:t>has</w:t>
      </w:r>
      <w:r>
        <w:t xml:space="preserve"> much concerned with the mechanisms of growth </w:t>
      </w:r>
      <w:r w:rsidR="00BA2522">
        <w:t>given its more than 1000</w:t>
      </w:r>
      <w:r w:rsidR="001B44C4">
        <w:t>x</w:t>
      </w:r>
      <w:r w:rsidR="00A159DA">
        <w:t> </w:t>
      </w:r>
      <w:r w:rsidR="00BA2522">
        <w:t>fold increase in size from embryo to late larva</w:t>
      </w:r>
      <w:r w:rsidR="001B44C4">
        <w:t xml:space="preserve">, corresponding to more than 10 cell division cycles. </w:t>
      </w:r>
      <w:r w:rsidR="00FE06B4">
        <w:t xml:space="preserve">The average cell cycle time is </w:t>
      </w:r>
      <w:r w:rsidR="00A134A2">
        <w:t xml:space="preserve">around </w:t>
      </w:r>
      <w:r w:rsidR="00FE06B4">
        <w:t>8</w:t>
      </w:r>
      <w:r w:rsidR="00A159DA">
        <w:t> </w:t>
      </w:r>
      <w:proofErr w:type="spellStart"/>
      <w:r w:rsidR="00FE06B4">
        <w:t>h</w:t>
      </w:r>
      <w:r w:rsidR="00A159DA">
        <w:t>r</w:t>
      </w:r>
      <w:proofErr w:type="spellEnd"/>
      <w:r w:rsidR="00A134A2">
        <w:t xml:space="preserve"> at 90</w:t>
      </w:r>
      <w:r w:rsidR="00A159DA">
        <w:t> </w:t>
      </w:r>
      <w:r w:rsidR="00A134A2">
        <w:t>hAEL</w:t>
      </w:r>
      <w:r w:rsidR="00FE06B4">
        <w:t xml:space="preserve"> but g</w:t>
      </w:r>
      <w:r w:rsidR="001B44C4">
        <w:t>rowth rates decline as the wing disc ages</w:t>
      </w:r>
      <w:r w:rsidR="00687C20">
        <w:t xml:space="preserve"> </w:t>
      </w:r>
      <w:r w:rsidR="00687C20">
        <w:fldChar w:fldCharType="begin"/>
      </w:r>
      <w:r w:rsidR="00A134A2">
        <w:instrText xml:space="preserve"> ADDIN ZOTERO_ITEM CSL_CITATION {"citationID":"9SL8E7p5","properties":{"unsorted":true,"formattedCitation":"(Garcia-Bellido &amp; Merriam, 1971; Schubiger &amp; Palka, 1987; Mart\\uc0\\u237{}n et al., 2009; Bittig et al., 2009)","plainCitation":"(Garcia-Bellido &amp; Merriam, 1971; Schubiger &amp; Palka, 1987; Martín et al., 2009; Bittig et al., 2009)","noteIndex":0},"citationItems":[{"id":920,"uris":["http://zotero.org/users/9849344/items/7TW9IX6N"],"itemData":{"id":920,"type":"article-journal","abstract":"Using X-ray-induced somatic crossing-over, a clonal analysis of the wing disc development ofDrosophila melanogaster was carried out. Individuals carrying y in the X-chromosomes, andscJ4 (y+)jv andmwh in either 3L chromosome were irradiated at different developmental stages and the inducedy;mwh andjv twin clones studied with respect to their frequencies, sizes, and shapes. The results indicate that the wing imaginal disc cells grow exponentially from the beginning of the larval period up to puparium formation. A total of 15.6 divisions is necessary to complete the adult number of cells. The division rate is constant in the intermolt periods, but apparently decreases during the molt periods. The average cell cycle time for the larval period is about 8 hours 30 minutes. The cell sensitivity to SCO is more or less constant during the larval periods (0.2–0.4%). It increases during the pupal period about 4 times for the presumptive hair cells and about 5–10 times for the presumptive trichogen cells. The orientation of the mitotic spindle appears to be a major morphogenetic process. Cell divisions are preponderantly oriented along the proximodistal axis in the wing and alternating transverse and longitudinal or at random in the notum region. Clones grow in indeterminate patterns. At least two determinative events separate cell clones into different prospective developmental pathways. From the beginning of the larval period, dorsal and ventral cells do not mix over the wing margin. Forty hours before puparium formation, induced clones are able to give rise to several bristles or several hair cells but not to both in the same clone. The two differential mitoses giving rise to a bristle organ appear to be equivalent to, and to take place at the same time as, the two divisions give rise to 4 hair cells.","container-title":"Developmental Biology","DOI":"10.1016/0012-1606(71)90047-9","ISSN":"0012-1606","issue":"1","journalAbbreviation":"Developmental Biology","language":"en","page":"61-87","source":"ScienceDirect","title":"Parameters of the wing imaginal disc development ofDrosophila melanogaster","volume":"24","author":[{"family":"Garcia-Bellido","given":"A."},{"family":"Merriam","given":"J. R."}],"issued":{"date-parts":[["1971",1,1]]}}},{"id":508,"uris":["http://zotero.org/users/9849344/items/XMRHZ5PP"],"itemData":{"id":508,"type":"article-journal","abstract":"Using an antibody against bromodeoxyuridine we have analyzed the distribution of S-phase nuclei in the wing disc of Drosophila as the larval disc transforms into the adult wing during metamorphosis. On the basis of the timing of replication three cell populations can be distinguished: the cells of the presumptive wing margin, the precursor cells of the longitudinal veins, and those of the intervein regions. In each of these populations the cell cycle is first arrested and later resumes at a specific time, so that at each developmental time point a characteristic spatial pattern of S-phase nuclei is seen. An interpretation of these changing patterns in terms of vein formation, compartments, and neural development is offered.","container-title":"Developmental Biology","DOI":"10.1016/0012-1606(87)90436-2","ISSN":"0012-1606","issue":"1","journalAbbreviation":"Developmental Biology","language":"en","page":"145-153","source":"ScienceDirect","title":"Changing spatial patterns of DNA replication in the developing wing of Drosophila","volume":"123","author":[{"family":"Schubiger","given":"Margrit"},{"family":"Palka","given":"John"}],"issued":{"date-parts":[["1987",9,1]]}}},{"id":917,"uris":["http://zotero.org/users/9849344/items/WZ6TSFT5"],"itemData":{"id":917,"type":"article-journal","abstract":"We report here experiments aimed at understanding the connections between cell competition and growth in the Drosophila wing disc. The principal assay has been to generate discs containing marked cells that proliferate at different rates and to study their interactions and their contribution to the final structure. It is known that single clones of fast-dividing cells within a compartment may occupy the larger part of the compartment without affecting its size. This has suggested the existence of interactions involving cell competition between fast- and slow-dividing cells directed to accommodate the contribution of each cell to the final compartment. Here we show that indeed fast-dividing cells can outcompete slow-dividing ones in their proximity. However, we argue that this elimination is of little consequence because preventing apoptosis, and therefore cell competition, in those compartments does not affect the size of the clones or the size of the compartments. Our experiments indicate that cells within a compartment proliferate autonomously at their own rate. The contribution of each cell to the compartment is exclusively determined by its division rate within the frame of a size control mechanism that stops growth once the compartment has reached the final arresting size. This is supported by a computer simulation of the contribution of individual fast clones growing within a population of slower dividing cells and without interacting with them. The values predicted by the simulation are very close to those obtained experimentally.","container-title":"Development (Cambridge, England)","DOI":"10.1242/dev.038406","ISSN":"1477-9129","issue":"22","journalAbbreviation":"Development","language":"eng","note":"PMID: 19855017","page":"3747-3756","source":"PubMed","title":"Cell competition, growth and size control in the Drosophila wing imaginal disc","volume":"136","author":[{"family":"Martín","given":"Francisco A."},{"family":"Herrera","given":"Salvador C."},{"family":"Morata","given":"Ginés"}],"issued":{"date-parts":[["2009",11]]}}},{"id":922,"uris":["http://zotero.org/users/9849344/items/JMAGQRBA"],"itemData":{"id":922,"type":"article-journal","abstract":"Many developmental processes of multicellular organisms involve the patterning and growth of two-dimensional tissues, so called epithelia. We have quantified the growth of the wing imaginal disk, which is the precursor of the adult wing, of the fruit fly Drosophila melanogaster. We find that growth follows a simple rule with exponentially decreasing area growth rate. Anisotropies of growth can be precisely determined by comparing experimental results to a continuum theory. Growth anisotropies are to good approximation constant in space and time. They are weak in wild-type wing disks but threefold increased in GFP-Dpp disks in which the morphogen Dpp is overexpressed. Our findings indicate that morphogens such as Dpp control tissue shape via oriented cell divisions that generate anisotropic growth.","container-title":"The European Physical Journal E","DOI":"10.1140/epje/i2009-10507-6","ISSN":"1292-895X","issue":"1","journalAbbreviation":"Eur. Phys. J. E","language":"en","page":"93-99","source":"Springer Link","title":"Quantification of growth asymmetries in developing epithelia","volume":"30","author":[{"family":"Bittig","given":"T."},{"family":"Wartlick","given":"O."},{"family":"González-Gaitán","given":"M."},{"family":"Jülicher","given":"F."}],"issued":{"date-parts":[["2009",9,1]]}}}],"schema":"https://github.com/citation-style-language/schema/raw/master/csl-citation.json"} </w:instrText>
      </w:r>
      <w:r w:rsidR="00687C20">
        <w:fldChar w:fldCharType="separate"/>
      </w:r>
      <w:r w:rsidR="00A134A2" w:rsidRPr="00A134A2">
        <w:rPr>
          <w:rFonts w:ascii="Calibri" w:cs="Calibri"/>
        </w:rPr>
        <w:t>(Garcia-Bellido &amp; Merriam, 1971; Schubiger &amp; Palka, 1987; Martín et al., 2009; Bittig et al., 2009)</w:t>
      </w:r>
      <w:r w:rsidR="00687C20">
        <w:fldChar w:fldCharType="end"/>
      </w:r>
      <w:r w:rsidR="00FE06B4">
        <w:t>.</w:t>
      </w:r>
      <w:r w:rsidR="00687C20">
        <w:t xml:space="preserve"> </w:t>
      </w:r>
      <w:r w:rsidR="00A134A2">
        <w:t>Growth rates are mostly homogeneous</w:t>
      </w:r>
      <w:r w:rsidR="00276A90">
        <w:t>,</w:t>
      </w:r>
      <w:r w:rsidR="00A134A2">
        <w:t xml:space="preserve"> although a zone of non-proliferating cells is established at the DV boundary in late 3</w:t>
      </w:r>
      <w:r w:rsidR="00A134A2" w:rsidRPr="00A134A2">
        <w:rPr>
          <w:vertAlign w:val="superscript"/>
        </w:rPr>
        <w:t>rd</w:t>
      </w:r>
      <w:r w:rsidR="00A134A2">
        <w:t xml:space="preserve"> instar wing discs. </w:t>
      </w:r>
      <w:r w:rsidR="00276A90">
        <w:t>This non-proliferative region is regulated by wingless and notch signaling and</w:t>
      </w:r>
      <w:r w:rsidR="00A134A2">
        <w:t xml:space="preserve"> is first observed at 96</w:t>
      </w:r>
      <w:r w:rsidR="00A159DA">
        <w:t> </w:t>
      </w:r>
      <w:r w:rsidR="00A134A2">
        <w:t xml:space="preserve">hAEL </w:t>
      </w:r>
      <w:r w:rsidR="00276A90">
        <w:t>it</w:t>
      </w:r>
      <w:r w:rsidR="00A134A2">
        <w:t xml:space="preserve"> increases </w:t>
      </w:r>
      <w:r w:rsidR="00276A90">
        <w:t xml:space="preserve">subsequently </w:t>
      </w:r>
      <w:r w:rsidR="00A134A2">
        <w:t>up 120</w:t>
      </w:r>
      <w:r w:rsidR="00A159DA">
        <w:t> </w:t>
      </w:r>
      <w:r w:rsidR="00A134A2">
        <w:t>hAEL</w:t>
      </w:r>
      <w:r w:rsidR="00276A90">
        <w:t xml:space="preserve">, corresponding to 10 rows of cells </w:t>
      </w:r>
      <w:r w:rsidR="00276A90">
        <w:fldChar w:fldCharType="begin"/>
      </w:r>
      <w:r w:rsidR="00014FAF">
        <w:instrText xml:space="preserve"> ADDIN ZOTERO_ITEM CSL_CITATION {"citationID":"ws6pAZSS","properties":{"unsorted":true,"formattedCitation":"(O\\uc0\\u8217{}Brochta &amp; Bryant, 1985; Schubiger &amp; Palka, 1987; Johnston &amp; Edgar, 1998)","plainCitation":"(O’Brochta &amp; Bryant, 1985; Schubiger &amp; Palka, 1987; Johnston &amp; Edgar, 1998)","noteIndex":0},"citationItems":[{"id":555,"uris":["http://zotero.org/users/9849344/items/RAZ2QMPJ"],"itemData":{"id":555,"type":"article-journal","container-title":"Nature","DOI":"10.1038/313138a0","ISSN":"0028-0836, 1476-4687","issue":"5998","journalAbbreviation":"Nature","language":"en","page":"138-141","source":"DOI.org (Crossref)","title":"A zone of non-proliferating cells at a lineage restriction boundary in Drosophila","volume":"313","author":[{"family":"O'Brochta","given":"David A."},{"family":"Bryant","given":"Peter J."}],"issued":{"date-parts":[["1985",1]]}}},{"id":508,"uris":["http://zotero.org/users/9849344/items/XMRHZ5PP"],"itemData":{"id":508,"type":"article-journal","abstract":"Using an antibody against bromodeoxyuridine we have analyzed the distribution of S-phase nuclei in the wing disc of Drosophila as the larval disc transforms into the adult wing during metamorphosis. On the basis of the timing of replication three cell populations can be distinguished: the cells of the presumptive wing margin, the precursor cells of the longitudinal veins, and those of the intervein regions. In each of these populations the cell cycle is first arrested and later resumes at a specific time, so that at each developmental time point a characteristic spatial pattern of S-phase nuclei is seen. An interpretation of these changing patterns in terms of vein formation, compartments, and neural development is offered.","container-title":"Developmental Biology","DOI":"10.1016/0012-1606(87)90436-2","ISSN":"0012-1606","issue":"1","journalAbbreviation":"Developmental Biology","language":"en","page":"145-153","source":"ScienceDirect","title":"Changing spatial patterns of DNA replication in the developing wing of Drosophila","volume":"123","author":[{"family":"Schubiger","given":"Margrit"},{"family":"Palka","given":"John"}],"issued":{"date-parts":[["1987",9,1]]}}},{"id":925,"uris":["http://zotero.org/users/9849344/items/WIBNW4HG"],"itemData":{"id":925,"type":"article-journal","abstract":"In developing organs, the regulation of cell proliferation and patterning of cell fates is coordinated. How this coordination is achieved, however, is unknown. In the developing Drosophila wing, both cell proliferation and patterning require the secreted morphogen Wingless (Wg) at the dorsoventral compartment boundary. Late in wing development, Wg also induces a zone of non-proliferating cells at the dorsoventral boundary. This zone gives rise to sensory bristles of the adult wing margin. Here we investigate how Wg coordinates the cell cycle with patterning by studying the regulation of this growth arrest. We show that Wg, in conjunction with Notch, induces arrest in both the G1 and G2 phases of the cell cycle in separate subdomains of the zone of non-proliferating cells. Wg induces G2 arrest in two subdomains by inducing the proneural genes achaete and scute, which downregulate the mitosis-inducing phosphatase String (Cdc25). Notch activity creates a third domain by preventing arrest at G2 in wg-expressing cells, resulting in their arrest in G1.","container-title":"Nature","DOI":"10.1038/27925","ISSN":"0028-0836","issue":"6688","journalAbbreviation":"Nature","language":"eng","note":"PMID: 9665132","page":"82-84","source":"PubMed","title":"Wingless and Notch regulate cell-cycle arrest in the developing Drosophila wing","volume":"394","author":[{"family":"Johnston","given":"L. A."},{"family":"Edgar","given":"B. A."}],"issued":{"date-parts":[["1998",7,2]]}}}],"schema":"https://github.com/citation-style-language/schema/raw/master/csl-citation.json"} </w:instrText>
      </w:r>
      <w:r w:rsidR="00276A90">
        <w:fldChar w:fldCharType="separate"/>
      </w:r>
      <w:r w:rsidR="00014FAF" w:rsidRPr="00014FAF">
        <w:rPr>
          <w:rFonts w:ascii="Calibri" w:cs="Calibri"/>
        </w:rPr>
        <w:t>(O’Brochta &amp; Bryant, 1985; Schubiger &amp; Palka, 1987; Johnston &amp; Edgar, 1998)</w:t>
      </w:r>
      <w:r w:rsidR="00276A90">
        <w:fldChar w:fldCharType="end"/>
      </w:r>
      <w:r w:rsidR="00A134A2">
        <w:t>.</w:t>
      </w:r>
      <w:r w:rsidR="00276A90">
        <w:t xml:space="preserve"> </w:t>
      </w:r>
      <w:r w:rsidR="00014FAF">
        <w:t xml:space="preserve">Growth </w:t>
      </w:r>
      <w:r w:rsidR="008537E9">
        <w:t>anisotropy has been extensively studied in the wing pouch, and increased proliferation</w:t>
      </w:r>
      <w:r w:rsidR="009C00ED">
        <w:t xml:space="preserve"> has been observed in the center of the pouch at </w:t>
      </w:r>
      <w:r w:rsidR="009C00ED" w:rsidRPr="009C00ED">
        <w:t>48–72</w:t>
      </w:r>
      <w:r w:rsidR="00A159DA">
        <w:t> </w:t>
      </w:r>
      <w:r w:rsidR="009C00ED" w:rsidRPr="009C00ED">
        <w:t>hAEL</w:t>
      </w:r>
      <w:r w:rsidR="009C00ED">
        <w:t xml:space="preserve"> as compared to the periphery but is uniform afterwards </w:t>
      </w:r>
      <w:r w:rsidR="00C65AFA">
        <w:fldChar w:fldCharType="begin"/>
      </w:r>
      <w:r w:rsidR="00C65AFA">
        <w:instrText xml:space="preserve"> ADDIN ZOTERO_ITEM CSL_CITATION {"citationID":"9makcTx8","properties":{"formattedCitation":"(Mao et al., 2013)","plainCitation":"(Mao et al., 2013)","noteIndex":0},"citationItems":[{"id":927,"uris":["http://zotero.org/users/9849344/items/R9D5YN64"],"itemData":{"id":927,"type":"article-journal","abstract":"Orientation of cell divisions is a key mechanism of tissue morphogenesis. In the growing Drosophila wing imaginal disc epithelium, most of the cell divisions in the central wing pouch are oriented along the proximal–distal (P–D) axis by the Dachsous-Fat-Dachs planar polarity pathway. However, cells at the periphery of the wing pouch instead tend to orient their divisions perpendicular to the P–D axis despite strong Dachs polarization. Here, we show that these circumferential divisions are oriented by circumferential mechanical forces that influence cell shapes and thus orient the mitotic spindle. We propose that this circumferential pattern of force is not generated locally by polarized constriction of individual epithelial cells. Instead, these forces emerge as a global tension pattern that appears to originate from differential rates of cell proliferation within the wing pouch. Accordingly, we show that localized overgrowth is sufficient to induce neighbouring cell stretching and reorientation of cell division. Our results suggest that patterned rates of cell proliferation can influence tissue mechanics and thus determine the orientation of cell divisions and tissue shape., In addition to the Daschous-Fat-Dachs planar cell polarity pathway, cell divisions in the developing Drosophila wing are oriented by changes in cell shape caused by circumferential mechanical forces that arise from local differences in proliferation rates.","container-title":"The EMBO Journal","DOI":"10.1038/emboj.2013.197","ISSN":"0261-4189","issue":"21","journalAbbreviation":"EMBO J","note":"PMID: 24022370\nPMCID: PMC3817460","page":"2790-2803","source":"PubMed Central","title":"Differential proliferation rates generate patterns of mechanical tension that orient tissue growth","volume":"32","author":[{"family":"Mao","given":"Yanlan"},{"family":"Tournier","given":"Alexander L"},{"family":"Hoppe","given":"Andreas"},{"family":"Kester","given":"Lennart"},{"family":"Thompson","given":"Barry J"},{"family":"Tapon","given":"Nicolas"}],"issued":{"date-parts":[["2013",10,30]]}}}],"schema":"https://github.com/citation-style-language/schema/raw/master/csl-citation.json"} </w:instrText>
      </w:r>
      <w:r w:rsidR="00C65AFA">
        <w:fldChar w:fldCharType="separate"/>
      </w:r>
      <w:r w:rsidR="00C65AFA">
        <w:rPr>
          <w:noProof/>
        </w:rPr>
        <w:t>(Mao et al., 2013)</w:t>
      </w:r>
      <w:r w:rsidR="00C65AFA">
        <w:fldChar w:fldCharType="end"/>
      </w:r>
      <w:r w:rsidR="009C00ED">
        <w:t xml:space="preserve">.  </w:t>
      </w:r>
      <w:r w:rsidR="00DE78C1">
        <w:t xml:space="preserve">The decrease in proliferation at late larval stages could be due to a mechanical feedback mechanism as a consequence of a change in the compression gradient </w:t>
      </w:r>
      <w:r w:rsidR="00DE78C1">
        <w:fldChar w:fldCharType="begin"/>
      </w:r>
      <w:r w:rsidR="00DE78C1">
        <w:instrText xml:space="preserve"> ADDIN ZOTERO_ITEM CSL_CITATION {"citationID":"8nDTR5rs","properties":{"formattedCitation":"(Aegerter-Wilmsen et al., 2012)","plainCitation":"(Aegerter-Wilmsen et al., 2012)","noteIndex":0},"citationItems":[{"id":930,"uris":["http://zotero.org/users/9849344/items/RGWVLD5K"],"itemData":{"id":930,"type":"article-journal","abstract":"The regulation of organ size constitutes a major unsolved question in developmental biology. The wing imaginal disc of Drosophila serves as a widely used model system to study this question. Several mechanisms have been proposed to have an impact on final size, but they are either contradicted by experimental data or they cannot explain a number of key experimental observations and may thus be missing crucial elements. We have modeled a regulatory network that integrates the experimentally confirmed molecular interactions underlying other available models. Furthermore, the network includes hypothetical interactions between mechanical forces and specific growth regulators, leading to a size regulation mechanism that conceptually combines elements of existing models, and can be understood in terms of a compression gradient model. According to this model, compression increases in the center of the disc during growth. Growth stops once compression levels in the disc center reach a certain threshold and the compression gradient drops below a certain level in the rest of the disc. Our model can account for growth termination as well as for the paradoxical observation that growth occurs uniformly in the presence of a growth factor gradient and non-uniformly in the presence of a uniform growth factor distribution. Furthermore, it can account for other experimental observations that argue either in favor or against other models. The model also makes specific predictions about the distribution of cell shape and size in the developing disc, which we were able to confirm experimentally.","container-title":"Development (Cambridge, England)","DOI":"10.1242/dev.082800","ISSN":"1477-9129","issue":"17","journalAbbreviation":"Development","language":"eng","note":"PMID: 22833127","page":"3221-3231","source":"PubMed","title":"Integrating force-sensing and signaling pathways in a model for the regulation of wing imaginal disc size","volume":"139","author":[{"family":"Aegerter-Wilmsen","given":"Tinri"},{"family":"Heimlicher","given":"Maria B."},{"family":"Smith","given":"Alister C."},{"family":"Reuille","given":"Pierre Barbier","non-dropping-particle":"de"},{"family":"Smith","given":"Richard S."},{"family":"Aegerter","given":"Christof M."},{"family":"Basler","given":"Konrad"}],"issued":{"date-parts":[["2012",9]]}}}],"schema":"https://github.com/citation-style-language/schema/raw/master/csl-citation.json"} </w:instrText>
      </w:r>
      <w:r w:rsidR="00DE78C1">
        <w:fldChar w:fldCharType="separate"/>
      </w:r>
      <w:r w:rsidR="00DE78C1">
        <w:rPr>
          <w:noProof/>
        </w:rPr>
        <w:t>(Aegerter-Wilmsen et al., 2012)</w:t>
      </w:r>
      <w:r w:rsidR="00DE78C1">
        <w:fldChar w:fldCharType="end"/>
      </w:r>
      <w:r w:rsidR="00DE78C1">
        <w:t xml:space="preserve">. </w:t>
      </w:r>
      <w:r w:rsidR="0009417E">
        <w:t>Moreover</w:t>
      </w:r>
      <w:r w:rsidR="00F76D20">
        <w:t xml:space="preserve"> there are geometric and implications for anisotropic growth</w:t>
      </w:r>
      <w:r w:rsidR="0009417E">
        <w:t xml:space="preserve">, </w:t>
      </w:r>
      <w:r w:rsidR="00850D1E">
        <w:t xml:space="preserve">it has been suggested that </w:t>
      </w:r>
      <w:r w:rsidR="0009417E">
        <w:t>differential growth</w:t>
      </w:r>
      <w:r w:rsidR="00850D1E">
        <w:t xml:space="preserve"> leads to </w:t>
      </w:r>
      <w:r w:rsidR="00850D1E" w:rsidRPr="00DE78C1">
        <w:t>anisotropies in</w:t>
      </w:r>
      <w:r w:rsidR="00850D1E">
        <w:t xml:space="preserve"> tissue compression, which </w:t>
      </w:r>
      <w:r w:rsidR="00BC5412">
        <w:t xml:space="preserve">could </w:t>
      </w:r>
      <w:r w:rsidR="00850D1E">
        <w:t>persists and</w:t>
      </w:r>
      <w:r w:rsidR="0009417E">
        <w:t xml:space="preserve"> explain tissue shape and epithelial packing during larval growth</w:t>
      </w:r>
      <w:r w:rsidR="00850D1E">
        <w:t xml:space="preserve"> even at later development</w:t>
      </w:r>
      <w:r w:rsidR="0009417E">
        <w:t xml:space="preserve"> </w:t>
      </w:r>
      <w:r w:rsidR="0009417E">
        <w:fldChar w:fldCharType="begin"/>
      </w:r>
      <w:r w:rsidR="0009417E">
        <w:instrText xml:space="preserve"> ADDIN ZOTERO_ITEM CSL_CITATION {"citationID":"jEx8ypsj","properties":{"formattedCitation":"(Mao et al., 2013)","plainCitation":"(Mao et al., 2013)","noteIndex":0},"citationItems":[{"id":927,"uris":["http://zotero.org/users/9849344/items/R9D5YN64"],"itemData":{"id":927,"type":"article-journal","abstract":"Orientation of cell divisions is a key mechanism of tissue morphogenesis. In the growing Drosophila wing imaginal disc epithelium, most of the cell divisions in the central wing pouch are oriented along the proximal–distal (P–D) axis by the Dachsous-Fat-Dachs planar polarity pathway. However, cells at the periphery of the wing pouch instead tend to orient their divisions perpendicular to the P–D axis despite strong Dachs polarization. Here, we show that these circumferential divisions are oriented by circumferential mechanical forces that influence cell shapes and thus orient the mitotic spindle. We propose that this circumferential pattern of force is not generated locally by polarized constriction of individual epithelial cells. Instead, these forces emerge as a global tension pattern that appears to originate from differential rates of cell proliferation within the wing pouch. Accordingly, we show that localized overgrowth is sufficient to induce neighbouring cell stretching and reorientation of cell division. Our results suggest that patterned rates of cell proliferation can influence tissue mechanics and thus determine the orientation of cell divisions and tissue shape., In addition to the Daschous-Fat-Dachs planar cell polarity pathway, cell divisions in the developing Drosophila wing are oriented by changes in cell shape caused by circumferential mechanical forces that arise from local differences in proliferation rates.","container-title":"The EMBO Journal","DOI":"10.1038/emboj.2013.197","ISSN":"0261-4189","issue":"21","journalAbbreviation":"EMBO J","note":"PMID: 24022370\nPMCID: PMC3817460","page":"2790-2803","source":"PubMed Central","title":"Differential proliferation rates generate patterns of mechanical tension that orient tissue growth","volume":"32","author":[{"family":"Mao","given":"Yanlan"},{"family":"Tournier","given":"Alexander L"},{"family":"Hoppe","given":"Andreas"},{"family":"Kester","given":"Lennart"},{"family":"Thompson","given":"Barry J"},{"family":"Tapon","given":"Nicolas"}],"issued":{"date-parts":[["2013",10,30]]}}}],"schema":"https://github.com/citation-style-language/schema/raw/master/csl-citation.json"} </w:instrText>
      </w:r>
      <w:r w:rsidR="0009417E">
        <w:fldChar w:fldCharType="separate"/>
      </w:r>
      <w:r w:rsidR="0009417E">
        <w:rPr>
          <w:noProof/>
        </w:rPr>
        <w:t>(Mao et al., 2013)</w:t>
      </w:r>
      <w:r w:rsidR="0009417E">
        <w:fldChar w:fldCharType="end"/>
      </w:r>
      <w:r w:rsidR="0009417E">
        <w:t>.</w:t>
      </w:r>
      <w:r w:rsidR="00850D1E">
        <w:t xml:space="preserve"> </w:t>
      </w:r>
      <w:r w:rsidR="0009417E">
        <w:t xml:space="preserve">This view has however been challenged as rearrangements in </w:t>
      </w:r>
      <w:r w:rsidR="0009417E">
        <w:lastRenderedPageBreak/>
        <w:t xml:space="preserve">the tissue can resolve </w:t>
      </w:r>
      <w:r w:rsidR="00850D1E">
        <w:t xml:space="preserve">the early patterns of differential tension </w:t>
      </w:r>
      <w:r w:rsidR="00850D1E">
        <w:fldChar w:fldCharType="begin"/>
      </w:r>
      <w:r w:rsidR="00850D1E">
        <w:instrText xml:space="preserve"> ADDIN ZOTERO_ITEM CSL_CITATION {"citationID":"YFvi6ARP","properties":{"unsorted":true,"formattedCitation":"(Heller et al., 2016; Dye et al., 2017)","plainCitation":"(Heller et al., 2016; Dye et al., 2017)","noteIndex":0},"citationItems":[{"id":933,"uris":["http://zotero.org/users/9849344/items/NU7W39VN"],"itemData":{"id":933,"type":"article-journal","abstract":"&lt;h2&gt;Summary&lt;/h2&gt;&lt;p&gt;Epithelia grow and undergo extensive rearrangements to achieve their final size and shape. Imaging the dynamics of tissue growth and morphogenesis is now possible with advances in time-lapse microscopy, but a true understanding of their complexities is limited by automated image analysis tools to extract quantitative data. To overcome such limitations, we have designed a new open-source image analysis toolkit called EpiTools. It provides user-friendly graphical user interfaces for accurately segmenting and tracking the contours of cell membrane signals obtained from 4D confocal imaging. It is designed for a broad audience, especially biologists with no computer-science background. Quantitative data extraction is integrated into a larger bioimaging platform, Icy, to increase the visibility and usability of our tools. We demonstrate the usefulness of EpiTools by analyzing &lt;i&gt;Drosophila&lt;/i&gt; wing imaginal disc growth, revealing previously overlooked properties of this dynamic tissue, such as the patterns of cellular rearrangements.&lt;/p&gt;","container-title":"Developmental Cell","DOI":"10.1016/j.devcel.2015.12.012","ISSN":"1534-5807","issue":"1","journalAbbreviation":"Developmental Cell","language":"English","note":"publisher: Elsevier\nPMID: 26766446","page":"103-116","source":"www.cell.com","title":"EpiTools: An Open-Source Image Analysis Toolkit for Quantifying Epithelial Growth Dynamics","title-short":"EpiTools","volume":"36","author":[{"family":"Heller","given":"Davide"},{"family":"Hoppe","given":"Andreas"},{"family":"Restrepo","given":"Simon"},{"family":"Gatti","given":"Lorenzo"},{"family":"Tournier","given":"Alexander L."},{"family":"Tapon","given":"Nicolas"},{"family":"Basler","given":"Konrad"},{"family":"Mao","given":"Yanlan"}],"issued":{"date-parts":[["2016",1,11]]}}},{"id":214,"uris":["http://zotero.org/users/9849344/items/3XZUSZE7"],"itemData":{"id":214,"type":"article-journal","abstract":"Quantitative analysis of the dynamic cellular mechanisms shaping the Drosophila wing during its larval growth phase has been limited, impeding our ability to understand how morphogen patterns regulate tissue shape. Such analysis requires explants to be imaged under conditions that maintain both growth and patterning, as well as methods to quantify how much cellular behaviors change tissue shape. Here, we demonstrate a key requirement for the steroid hormone 20hydroxyecdysone (20E) in the maintenance of numerous patterning systems in vivo and in explant culture. We find that low concentrations of 20E support prolonged proliferation in explanted wing discs in the absence of insulin, incidentally providing novel insight into the hormonal regulation of imaginal growth. We use 20E-containing media to observe growth directly and to apply recently developed methods for quantitatively decomposing tissue shape changes into cellular contributions. We discover that whereas cell divisions drive tissue expansion along one axis, their contribution to expansion along the orthogonal axis is cancelled by cell rearrangements and cell shape changes. This finding raises the possibility that anisotropic mechanical constraints contribute to growth orientation in the wing disc.","container-title":"Development","DOI":"10.1242/dev.155069","ISSN":"1477-9129, 0950-1991","language":"en","page":"dev.155069","source":"DOI.org (Crossref)","title":"Cell dynamics underlying oriented growth of the &lt;i&gt;Drosophila&lt;/i&gt; wing imaginal disc","author":[{"family":"Dye","given":"Natalie A."},{"family":"Popović","given":"Marko"},{"family":"Spannl","given":"Stephanie"},{"family":"Etournay","given":"Raphaël"},{"family":"Kainmüller","given":"Dagmar"},{"family":"Ghosh","given":"Suhrid"},{"family":"Myers","given":"Eugene W."},{"family":"Jülicher","given":"Frank"},{"family":"Eaton","given":"Suzanne"}],"issued":{"date-parts":[["2017",1,1]]}}}],"schema":"https://github.com/citation-style-language/schema/raw/master/csl-citation.json"} </w:instrText>
      </w:r>
      <w:r w:rsidR="00850D1E">
        <w:fldChar w:fldCharType="separate"/>
      </w:r>
      <w:r w:rsidR="00850D1E">
        <w:rPr>
          <w:noProof/>
        </w:rPr>
        <w:t>(Heller et al., 2016; Dye et al., 2017)</w:t>
      </w:r>
      <w:r w:rsidR="00850D1E">
        <w:fldChar w:fldCharType="end"/>
      </w:r>
      <w:r w:rsidR="00850D1E">
        <w:t xml:space="preserve">. </w:t>
      </w:r>
      <w:r w:rsidR="0009417E">
        <w:t>Interestingly in later developmental stages (96</w:t>
      </w:r>
      <w:r w:rsidR="00A159DA">
        <w:t> </w:t>
      </w:r>
      <w:r w:rsidR="0009417E">
        <w:t>hAEL -109</w:t>
      </w:r>
      <w:r w:rsidR="00A159DA">
        <w:t> </w:t>
      </w:r>
      <w:r w:rsidR="0009417E">
        <w:t xml:space="preserve">hAEL) and in the absence of differential growth, </w:t>
      </w:r>
      <w:r w:rsidR="00850D1E">
        <w:t xml:space="preserve">tangential cell elongation further increases and </w:t>
      </w:r>
      <w:r w:rsidR="00BC5412">
        <w:t xml:space="preserve">area gradients persist. The increase in tangential elongation can be accounted for by an </w:t>
      </w:r>
      <w:r w:rsidR="00BC5412" w:rsidRPr="00850D1E">
        <w:t>active patterning of radial cell neighbor exchanges</w:t>
      </w:r>
      <w:r w:rsidR="00BC5412">
        <w:t xml:space="preserve"> which is driven by a mechanosensitive feedback mechanism </w:t>
      </w:r>
      <w:r w:rsidR="00BC5412">
        <w:fldChar w:fldCharType="begin"/>
      </w:r>
      <w:r w:rsidR="00BC5412">
        <w:instrText xml:space="preserve"> ADDIN ZOTERO_ITEM CSL_CITATION {"citationID":"qmKmRqIM","properties":{"formattedCitation":"(Dye et al., 2021)","plainCitation":"(Dye et al., 2021)","noteIndex":0},"citationItems":[{"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rsidR="00BC5412">
        <w:fldChar w:fldCharType="separate"/>
      </w:r>
      <w:r w:rsidR="00BC5412">
        <w:rPr>
          <w:noProof/>
        </w:rPr>
        <w:t>(Dye et al., 2021)</w:t>
      </w:r>
      <w:r w:rsidR="00BC5412">
        <w:fldChar w:fldCharType="end"/>
      </w:r>
      <w:r w:rsidR="00BC5412">
        <w:t>.</w:t>
      </w:r>
    </w:p>
    <w:p w14:paraId="391FDAA0" w14:textId="6806A386" w:rsidR="00F76D20" w:rsidRDefault="00F76D20" w:rsidP="00F76D20">
      <w:pPr>
        <w:spacing w:line="360" w:lineRule="auto"/>
        <w:jc w:val="both"/>
      </w:pPr>
      <w:bookmarkStart w:id="5" w:name="_Toc112925139"/>
      <w:r>
        <w:t xml:space="preserve">The </w:t>
      </w:r>
      <w:r w:rsidR="00795F58">
        <w:t xml:space="preserve">relative size differences of apical cell areas: smaller in, larger out, </w:t>
      </w:r>
      <w:r>
        <w:t xml:space="preserve">that is observed in the wing pouch </w:t>
      </w:r>
      <w:r w:rsidR="00BF666E">
        <w:t xml:space="preserve">has </w:t>
      </w:r>
      <w:r w:rsidR="00440805">
        <w:t xml:space="preserve">first </w:t>
      </w:r>
      <w:r w:rsidR="00BF666E">
        <w:t>been described in</w:t>
      </w:r>
      <w:r w:rsidR="00440805">
        <w:t xml:space="preserve"> 1982</w:t>
      </w:r>
      <w:r w:rsidR="00BF666E">
        <w:t xml:space="preserve"> </w:t>
      </w:r>
      <w:r w:rsidR="00440805">
        <w:t xml:space="preserve">by Brower and colleagues and in </w:t>
      </w:r>
      <w:r w:rsidR="00BF666E">
        <w:t>199</w:t>
      </w:r>
      <w:r w:rsidR="00440805">
        <w:t>1 a similar pattern was observed in leg discs</w:t>
      </w:r>
      <w:r w:rsidR="00795F58">
        <w:t xml:space="preserve"> </w:t>
      </w:r>
      <w:r w:rsidR="00BF666E">
        <w:fldChar w:fldCharType="begin"/>
      </w:r>
      <w:r w:rsidR="00795F58">
        <w:instrText xml:space="preserve"> ADDIN ZOTERO_ITEM CSL_CITATION {"citationID":"aVPjYTEg","properties":{"formattedCitation":"(Brower et al., 1982; Condic et al., 1991)","plainCitation":"(Brower et al., 1982; Condic et al., 1991)","noteIndex":0},"citationItems":[{"id":935,"uris":["http://zotero.org/users/9849344/items/BSBA8GSQ"],"itemData":{"id":935,"type":"article-journal","abstract":"Antibodies that bind to antigens on the surfaces of imaginal disc cells can be used to visualize the cellular morphology of the disc exterior. Using this technique, we have examined wing imaginal discs at various times during the third larval instar, paying particular attention to those areas where the anteroposterior and dorsoventral compartment borders are located. We have been unable to detect any distinguishing feature in the shapes of the cells at the anteroposterior compartment border. However, there is a line of unusually shaped cells extending across the disc, from anterior to posterior and which, in the central region of the disc, takes the form of a shallow groove in the epithelium. A number of observations suggest that this line is coincident with the dorsoventral compartment border.","container-title":"Development","DOI":"10.1242/dev.67.1.137","ISSN":"0950-1991","issue":"1","journalAbbreviation":"Development","page":"137-151","source":"Silverchair","title":"Cell shapes on the surface of the Drosophila wing imaginal disc","volume":"67","author":[{"family":"Brower","given":"Danny L."},{"family":"Smith","given":"R. J."},{"family":"Wilcox","given":"Michael"}],"issued":{"date-parts":[["1982",2,1]]}}},{"id":135,"uris":["http://zotero.org/users/9849344/items/N9YGNE9L"],"itemData":{"id":135,"type":"article-journal","abstract":"Imaginal discs of Drosophila are simple epithelial tissues that undergo dramatic changes in shape during metamorphosis, including elongation to form adult appendages such as legs and wings. We have examined the cellular basis of leg disc morphogenesis by staining filamentous actin to outline cell boundaries in discs and observing cell shapes with scanning confocal laser microscopy (SCLM). Surprisingly, we found that prior to the onset of morphogenesis, cells in the dorsal-lateral regions of leg discs are compressed in the proximaldistal axis and greatly elongated circumferentially. These cells are also asymmetric in the apical-basal axis, being more elongated in the apical-most region of the cell than they are subapically, and frequently contacting different sets of neighbors apically and basally. Elongated cells were first observed in early third instar discs, and persisted through several rounds of cell division as the discs matured. During appendage elongation in vivo and trypsin-accelerated elongation in vitro, these highly asymmetric cells became isometric. As the apical cell profiles changed shape, apical and basal cell contacts came into register. Measurements of apical cell dimensions suggest that changes in cell shape account for most of the elongation in the basitarsal and tibial leg segments between 0 and 6h after puparium formation (AP). The conversion of a stable population of anisometric cells to isometric dimensions constitutes a novel mechanism for altering the proportions of an epithelial sheet during development.","container-title":"Development","language":"en","page":"23-33","source":"Zotero","title":"Apical cell shape changes during Drosophila imaginal leg disc elongation: a novel morphogenetic mechanism","volume":"111","author":[{"family":"Condic","given":"M L"},{"family":"Fristrom","given":"D"},{"family":"Fristrom","given":"J W"}],"issued":{"date-parts":[["1991"]]}}}],"schema":"https://github.com/citation-style-language/schema/raw/master/csl-citation.json"} </w:instrText>
      </w:r>
      <w:r w:rsidR="00BF666E">
        <w:fldChar w:fldCharType="separate"/>
      </w:r>
      <w:r w:rsidR="00795F58">
        <w:rPr>
          <w:noProof/>
        </w:rPr>
        <w:t>(Brower et al., 1982; Condic et al., 1991)</w:t>
      </w:r>
      <w:r w:rsidR="00BF666E">
        <w:fldChar w:fldCharType="end"/>
      </w:r>
      <w:r w:rsidR="00795F58">
        <w:t xml:space="preserve">. Moreover the novel methods at the time revealed the tangential elongation patterns and lateral T1s in the tissue </w:t>
      </w:r>
      <w:r w:rsidR="00795F58">
        <w:fldChar w:fldCharType="begin"/>
      </w:r>
      <w:r w:rsidR="00795F58">
        <w:instrText xml:space="preserve"> ADDIN ZOTERO_ITEM CSL_CITATION {"citationID":"ORE01HWs","properties":{"formattedCitation":"(Condic et al., 1991)","plainCitation":"(Condic et al., 1991)","noteIndex":0},"citationItems":[{"id":135,"uris":["http://zotero.org/users/9849344/items/N9YGNE9L"],"itemData":{"id":135,"type":"article-journal","abstract":"Imaginal discs of Drosophila are simple epithelial tissues that undergo dramatic changes in shape during metamorphosis, including elongation to form adult appendages such as legs and wings. We have examined the cellular basis of leg disc morphogenesis by staining filamentous actin to outline cell boundaries in discs and observing cell shapes with scanning confocal laser microscopy (SCLM). Surprisingly, we found that prior to the onset of morphogenesis, cells in the dorsal-lateral regions of leg discs are compressed in the proximaldistal axis and greatly elongated circumferentially. These cells are also asymmetric in the apical-basal axis, being more elongated in the apical-most region of the cell than they are subapically, and frequently contacting different sets of neighbors apically and basally. Elongated cells were first observed in early third instar discs, and persisted through several rounds of cell division as the discs matured. During appendage elongation in vivo and trypsin-accelerated elongation in vitro, these highly asymmetric cells became isometric. As the apical cell profiles changed shape, apical and basal cell contacts came into register. Measurements of apical cell dimensions suggest that changes in cell shape account for most of the elongation in the basitarsal and tibial leg segments between 0 and 6h after puparium formation (AP). The conversion of a stable population of anisometric cells to isometric dimensions constitutes a novel mechanism for altering the proportions of an epithelial sheet during development.","container-title":"Development","language":"en","page":"23-33","source":"Zotero","title":"Apical cell shape changes during Drosophila imaginal leg disc elongation: a novel morphogenetic mechanism","volume":"111","author":[{"family":"Condic","given":"M L"},{"family":"Fristrom","given":"D"},{"family":"Fristrom","given":"J W"}],"issued":{"date-parts":[["1991"]]}}}],"schema":"https://github.com/citation-style-language/schema/raw/master/csl-citation.json"} </w:instrText>
      </w:r>
      <w:r w:rsidR="00795F58">
        <w:fldChar w:fldCharType="separate"/>
      </w:r>
      <w:r w:rsidR="00795F58">
        <w:rPr>
          <w:noProof/>
        </w:rPr>
        <w:t>(Condic et al., 1991)</w:t>
      </w:r>
      <w:r w:rsidR="00795F58">
        <w:fldChar w:fldCharType="end"/>
      </w:r>
      <w:r w:rsidR="00795F58">
        <w:t xml:space="preserve">. These cell shape patterns have since been gaining a lot of interest to understand mechanical mechanisms of tissue growth and pattering </w:t>
      </w:r>
      <w:r w:rsidR="00795F58">
        <w:fldChar w:fldCharType="begin"/>
      </w:r>
      <w:r w:rsidR="00DD1691">
        <w:instrText xml:space="preserve"> ADDIN ZOTERO_ITEM CSL_CITATION {"citationID":"xblkKnDD","properties":{"unsorted":true,"formattedCitation":"(Aegerter-Wilmsen et al., 2010; Legoff et al., 2013; Mao et al., 2013; Dye et al., 2021)","plainCitation":"(Aegerter-Wilmsen et al., 2010; Legoff et al., 2013; Mao et al., 2013; Dye et al., 2021)","noteIndex":0},"citationItems":[{"id":938,"uris":["http://zotero.org/users/9849344/items/TXWWHVU5"],"itemData":{"id":938,"type":"article-journal","abstract":"Apical cell surfaces in metazoan epithelia, such as the wing disc of Drosophila, resemble polygons with different numbers of neighboring cells. The distribution of these polygon numbers has been shown to be conserved. Revealing the mechanisms that lead to this topology might yield insights into how the structural integrity of epithelial tissues is maintained. It has previously been proposed that cell division alone, or cell division in combination with cell rearrangements, is sufficient to explain the observed epithelial topology. Here, we extend this work by including an analysis of the clustering and the polygon distribution of mitotic cells. In addition, we study possible effects of cellular growth regulation by mechanical forces, as such regulation has been proposed to be involved in wing disc size regulation. We formulated several theoretical scenarios that differ with respect to whether cell rearrangements are allowed and whether cellular growth rates are dependent on mechanical stress. We then compared these scenarios with experimental data on the polygon distribution of the entire cell population, that of mitotic cells, as well as with data on mitotic clustering. Surprisingly, we observed considerably less clustering in our experiments than has been reported previously. Only scenarios that include mechanical-stress-dependent growth rates are in agreement with the experimental data. Interestingly, simulations of these scenarios showed a large decrease in rearrangements and elimination of cells. Thus, a possible growth regulation by mechanical force could have a function in releasing the mechanical stress that evolves when all cells have similar growth rates.","container-title":"Development (Cambridge, England)","DOI":"10.1242/dev.041731","ISSN":"1477-9129","issue":"3","journalAbbreviation":"Development","language":"eng","note":"PMID: 20081194","page":"499-506","source":"PubMed","title":"Exploring the effects of mechanical feedback on epithelial topology","volume":"137","author":[{"family":"Aegerter-Wilmsen","given":"Tinri"},{"family":"Smith","given":"Alister C."},{"family":"Christen","given":"Alix J."},{"family":"Aegerter","given":"Christof M."},{"family":"Hafen","given":"Ernst"},{"family":"Basler","given":"Konrad"}],"issued":{"date-parts":[["2010",2]]}}},{"id":941,"uris":["http://zotero.org/users/9849344/items/K2RJX96T"],"itemData":{"id":941,"type":"article-journal","abstract":"Organismal development is under genetic control. Ultimately, mechanical forces shape embryos. If we want to understand the precise regulation of size and shape in animals, we must dissect how forces are distributed in developing tissues, and how they drive cell behavior to shape organs. This has not been addressed fully in the context of growing tissues. As cells grow and divide, they exert a pressure on their neighbors. How these local stresses add up or dissipate as the tissue grows is an unanswered question. We address this issue in the growing wing imaginal disc of Drosophila larvae, the precursor of the adult wing. We used a quantitative approach to analyze the strains and stresses of cells of the wing pouch, and found a global pattern of stress whereby cells in the periphery of the tissue are mechanically stretched and cells in the center are compressed. This pattern has important consequences on cell shape in the wing pouch: cells respond to it by polarizing their acto-myosin cortex, and aligning their divisions with the main axis of cell stretch, thereby polarizing tissue growth. Ectopic perturbations of tissue growth by the Hippo signaling pathway reorganize this pattern in a non-autonomous manner, suggesting a synergy between tissue mechanics and growth control during wing disc morphogenesis.","container-title":"Development (Cambridge, England)","DOI":"10.1242/dev.090878","ISSN":"1477-9129","issue":"19","journalAbbreviation":"Development","language":"eng","note":"PMID: 24046320","page":"4051-4059","source":"PubMed","title":"A global pattern of mechanical stress polarizes cell divisions and cell shape in the growing Drosophila wing disc","volume":"140","author":[{"family":"Legoff","given":"Loïc"},{"family":"Rouault","given":"Hervé"},{"family":"Lecuit","given":"Thomas"}],"issued":{"date-parts":[["2013",10]]}}},{"id":927,"uris":["http://zotero.org/users/9849344/items/R9D5YN64"],"itemData":{"id":927,"type":"article-journal","abstract":"Orientation of cell divisions is a key mechanism of tissue morphogenesis. In the growing Drosophila wing imaginal disc epithelium, most of the cell divisions in the central wing pouch are oriented along the proximal–distal (P–D) axis by the Dachsous-Fat-Dachs planar polarity pathway. However, cells at the periphery of the wing pouch instead tend to orient their divisions perpendicular to the P–D axis despite strong Dachs polarization. Here, we show that these circumferential divisions are oriented by circumferential mechanical forces that influence cell shapes and thus orient the mitotic spindle. We propose that this circumferential pattern of force is not generated locally by polarized constriction of individual epithelial cells. Instead, these forces emerge as a global tension pattern that appears to originate from differential rates of cell proliferation within the wing pouch. Accordingly, we show that localized overgrowth is sufficient to induce neighbouring cell stretching and reorientation of cell division. Our results suggest that patterned rates of cell proliferation can influence tissue mechanics and thus determine the orientation of cell divisions and tissue shape., In addition to the Daschous-Fat-Dachs planar cell polarity pathway, cell divisions in the developing Drosophila wing are oriented by changes in cell shape caused by circumferential mechanical forces that arise from local differences in proliferation rates.","container-title":"The EMBO Journal","DOI":"10.1038/emboj.2013.197","ISSN":"0261-4189","issue":"21","journalAbbreviation":"EMBO J","note":"PMID: 24022370\nPMCID: PMC3817460","page":"2790-2803","source":"PubMed Central","title":"Differential proliferation rates generate patterns of mechanical tension that orient tissue growth","volume":"32","author":[{"family":"Mao","given":"Yanlan"},{"family":"Tournier","given":"Alexander L"},{"family":"Hoppe","given":"Andreas"},{"family":"Kester","given":"Lennart"},{"family":"Thompson","given":"Barry J"},{"family":"Tapon","given":"Nicolas"}],"issued":{"date-parts":[["2013",10,30]]}}},{"id":286,"uris":["http://zotero.org/users/9849344/items/H55VVXDK"],"itemData":{"id":286,"type":"article-journal","abstract":"Tissue organization is often characterized by specific patterns of cell morphology. How such patterns emerge in developing tissues is a fundamental open question. Here, we investigate the emergence of tissue-scale patterns of cell shape and mechanical tissue stress in the Drosophila wing imaginal disc during larval development. Using quantitative analysis of the cellular dynamics, we reveal a pattern of radially oriented cell rearrangements that is coupled to the buildup of tangential cell elongation. Developing a laser ablation method, we map tissue stresses and extract key parameters of tissue mechanics. We present a continuum theory showing that this pattern of cell morphology and tissue stress can arise via self-organization of a mechanical feedback that couples cell polarity to active cell rearrangements. The predictions of this model are supported by knockdown of MyoVI, a component of mechanosensitive feedback. Our work reveals a mechanism for the emergence of cellular patterns in morphogenesis.","container-title":"eLife","DOI":"10.7554/eLife.57964","ISSN":"2050-084X","note":"publisher: eLife Sciences Publications, Ltd","page":"e57964","source":"eLife","title":"Self-organized patterning of cell morphology via mechanosensitive feedback","volume":"10","author":[{"family":"Dye","given":"Natalie A"},{"family":"Popović","given":"Marko"},{"family":"Iyer","given":"K Venkatesan"},{"family":"Fuhrmann","given":"Jana F"},{"family":"Piscitello-Gómez","given":"Romina"},{"family":"Eaton","given":"Suzanne"},{"family":"Jülicher","given":"Frank"}],"editor":[{"family":"Casademunt","given":"Jaume"},{"family":"Walczak","given":"Aleksandra M"},{"family":"Recho","given":"Pierre"}],"issued":{"date-parts":[["2021",3,26]]}}}],"schema":"https://github.com/citation-style-language/schema/raw/master/csl-citation.json"} </w:instrText>
      </w:r>
      <w:r w:rsidR="00795F58">
        <w:fldChar w:fldCharType="separate"/>
      </w:r>
      <w:r w:rsidR="00DD1691">
        <w:rPr>
          <w:noProof/>
        </w:rPr>
        <w:t>(Aegerter-Wilmsen et al., 2010; Legoff et al., 2013; Mao et al., 2013; Dye et al., 2021)</w:t>
      </w:r>
      <w:r w:rsidR="00795F58">
        <w:fldChar w:fldCharType="end"/>
      </w:r>
      <w:r w:rsidR="00795F58">
        <w:t>.</w:t>
      </w:r>
      <w:r w:rsidR="00BB67CB">
        <w:t xml:space="preserve"> However less though has been given to their implications for subsequent development </w:t>
      </w:r>
      <w:r w:rsidR="00BB67CB" w:rsidRPr="00BB67CB">
        <w:rPr>
          <w:color w:val="FF0000"/>
        </w:rPr>
        <w:t>…. Expand</w:t>
      </w:r>
      <w:r w:rsidR="00A26014">
        <w:rPr>
          <w:color w:val="FF0000"/>
        </w:rPr>
        <w:t xml:space="preserve"> and follow up to eversion</w:t>
      </w:r>
    </w:p>
    <w:p w14:paraId="444F3E4B" w14:textId="223236C4" w:rsidR="00A26014" w:rsidRDefault="00EE304B" w:rsidP="00F76D20">
      <w:pPr>
        <w:spacing w:line="360" w:lineRule="auto"/>
        <w:jc w:val="both"/>
      </w:pPr>
      <w:r>
        <w:t xml:space="preserve">At the prepupal stage, which marks the larval to pupal period and takes from puparium formation, the </w:t>
      </w:r>
      <w:r w:rsidR="0063414D">
        <w:t>so-called</w:t>
      </w:r>
      <w:r>
        <w:t xml:space="preserve"> </w:t>
      </w:r>
      <w:r w:rsidRPr="0063414D">
        <w:rPr>
          <w:i/>
          <w:iCs/>
        </w:rPr>
        <w:t>white Pupa</w:t>
      </w:r>
      <w:r>
        <w:t xml:space="preserve"> stage</w:t>
      </w:r>
      <w:r w:rsidR="0063414D">
        <w:t>,</w:t>
      </w:r>
      <w:r>
        <w:t xml:space="preserve"> to about 12</w:t>
      </w:r>
      <w:r w:rsidR="00A159DA">
        <w:t> </w:t>
      </w:r>
      <w:r>
        <w:t>h</w:t>
      </w:r>
      <w:r w:rsidR="00A159DA">
        <w:t>ours</w:t>
      </w:r>
      <w:r>
        <w:t xml:space="preserve"> after puparium formation (hAPF)</w:t>
      </w:r>
      <w:r w:rsidR="0063414D">
        <w:t>,</w:t>
      </w:r>
      <w:r w:rsidR="008708AE">
        <w:t xml:space="preserve"> the wing undergoes a morphogenetic transformation that leads to the formation of the wing bilayer</w:t>
      </w:r>
      <w:r>
        <w:t xml:space="preserve">. </w:t>
      </w:r>
      <w:r w:rsidR="008708AE">
        <w:t>The prepupal period is initiated after approximately 6 hours of exposure to by high levels of the molting hormone ecdysone. At the white Pupa stage (0</w:t>
      </w:r>
      <w:r w:rsidR="00A159DA">
        <w:t> </w:t>
      </w:r>
      <w:r w:rsidR="008708AE">
        <w:t>hAPF) the larva stops crawling and everts its spiracle</w:t>
      </w:r>
      <w:r w:rsidR="0063414D">
        <w:t>s.</w:t>
      </w:r>
      <w:r w:rsidR="00B31779">
        <w:t xml:space="preserve"> </w:t>
      </w:r>
      <w:r w:rsidR="0063414D">
        <w:t>A</w:t>
      </w:r>
      <w:r w:rsidR="00B31779">
        <w:t>pproximately 1hr after white pupa formation, the pupal case starts tanning to a yellow, brown color</w:t>
      </w:r>
      <w:r w:rsidR="0063414D">
        <w:t xml:space="preserve"> </w:t>
      </w:r>
      <w:r w:rsidR="0063414D">
        <w:fldChar w:fldCharType="begin"/>
      </w:r>
      <w:r w:rsidR="0063414D">
        <w:instrText xml:space="preserve"> ADDIN ZOTERO_ITEM CSL_CITATION {"citationID":"3OPmeODi","properties":{"formattedCitation":"(D. K. Fristrom &amp; J. W. Fristrom, 1993)","plainCitation":"(D. K. Fristrom &amp; J. W. Fristrom, 1993)","noteIndex":0},"citationItems":[{"id":948,"uris":["http://zotero.org/users/9849344/items/ILFUE94V"],"itemData":{"id":948,"type":"chapter","container-title":"The development of Drosophila melanogaster","page":"843-897","publisher":"Cold Spring Harbor Laboratory Press","title":"The metamorphic development of the adult epidermis","volume":"2","author":[{"literal":"D. K. Fristrom"},{"literal":"J. W. Fristrom"}],"issued":{"date-parts":[["1993"]]}}}],"schema":"https://github.com/citation-style-language/schema/raw/master/csl-citation.json"} </w:instrText>
      </w:r>
      <w:r w:rsidR="0063414D">
        <w:fldChar w:fldCharType="separate"/>
      </w:r>
      <w:r w:rsidR="0063414D">
        <w:rPr>
          <w:noProof/>
        </w:rPr>
        <w:t>(D. K. Fristrom &amp; J. W. Fristrom, 1993)</w:t>
      </w:r>
      <w:r w:rsidR="0063414D">
        <w:fldChar w:fldCharType="end"/>
      </w:r>
      <w:r w:rsidR="00D5608F">
        <w:t xml:space="preserve">. </w:t>
      </w:r>
      <w:r w:rsidR="00B31779">
        <w:t>This color change makes the white pupa stage easy to identify and</w:t>
      </w:r>
      <w:r w:rsidR="0063414D">
        <w:t xml:space="preserve"> allow an easy visual way of</w:t>
      </w:r>
      <w:r w:rsidR="00B31779">
        <w:t xml:space="preserve"> pupal </w:t>
      </w:r>
      <w:r w:rsidR="0063414D">
        <w:t>staging by hAPF</w:t>
      </w:r>
      <w:r w:rsidR="00B31779">
        <w:t xml:space="preserve">. </w:t>
      </w:r>
    </w:p>
    <w:p w14:paraId="156E7184" w14:textId="6ABF0011" w:rsidR="008732A7" w:rsidRDefault="00FD32B4" w:rsidP="00F76D20">
      <w:pPr>
        <w:spacing w:line="360" w:lineRule="auto"/>
        <w:jc w:val="both"/>
      </w:pPr>
      <w:r>
        <w:t>During the prepupal stage the wing disc undergoes a dramatic morphogenetic change that is often called evagination or eversion. These processes are often described by two discrete stages</w:t>
      </w:r>
      <w:r w:rsidR="00513FDD">
        <w:t xml:space="preserve">: </w:t>
      </w:r>
      <w:r>
        <w:t xml:space="preserve">eversion which describes the removal of the PE but </w:t>
      </w:r>
      <w:r w:rsidR="006B4D7D">
        <w:t xml:space="preserve">often </w:t>
      </w:r>
      <w:r>
        <w:t xml:space="preserve">disregards the DP, and elongation which describes the flattening of the DP cells. These processes together are called evagination. </w:t>
      </w:r>
      <w:r w:rsidR="006B4D7D">
        <w:t>As the developmental processes that lead to the removal of the PE also involve changes in the DP</w:t>
      </w:r>
      <w:r w:rsidR="008732A7">
        <w:t xml:space="preserve"> and they happen simultaneously</w:t>
      </w:r>
      <w:r w:rsidR="006B4D7D">
        <w:t>, I will from now refer to the shape changes in the whole wing disc until the PE is removed (4</w:t>
      </w:r>
      <w:r w:rsidR="00A159DA">
        <w:t> </w:t>
      </w:r>
      <w:r w:rsidR="006B4D7D">
        <w:t>hAPF) as eversion, and subsequent morphogenesis</w:t>
      </w:r>
      <w:r w:rsidR="008732A7">
        <w:t xml:space="preserve">, which is </w:t>
      </w:r>
      <w:r w:rsidR="008732A7">
        <w:lastRenderedPageBreak/>
        <w:t xml:space="preserve">characterized by apio-basal flattening </w:t>
      </w:r>
      <w:r w:rsidR="006B4D7D">
        <w:t xml:space="preserve">as expansion, I won’t use the term ‘elongation’ to avoid confusion with cell elongation and implicit statements on the unidirectionality of tissue expansion. </w:t>
      </w:r>
      <w:r w:rsidR="00D5608F">
        <w:t xml:space="preserve">‘Evagination’ is often used interchangeably with eversion, but sometimes also means the combination of eversion and expansion and I will only use it as such.  </w:t>
      </w:r>
      <w:r w:rsidR="00D5608F">
        <w:fldChar w:fldCharType="begin"/>
      </w:r>
      <w:r w:rsidR="00264190">
        <w:instrText xml:space="preserve"> ADDIN ZOTERO_ITEM CSL_CITATION {"citationID":"IPLYqNDU","properties":{"unsorted":true,"formattedCitation":"(D. Fristrom &amp; Fristrom, 1975; D. K. Fristrom &amp; J. W. Fristrom, 1993; Taylor &amp; Adler, 2008)","plainCitation":"(D. Fristrom &amp; Fristrom, 1975; D. K. Fristrom &amp; J. W. Fristrom, 1993; Taylor &amp; Adler, 2008)","noteIndex":0},"citationItems":[{"id":242,"uris":["http://zotero.org/users/9849344/items/LBXBGNN4"],"itemData":{"id":242,"type":"article-journal","abstract":"Morphological and ultrastructural observations of evaginating discs are presented along with studies of the biochemical and cellular effects of inhibitors of evagination, particularly cytochalasin B (CB). The ultrastructure of the evaginating disc is described with special reference to elements which might be important in evagination, specifically microfilaments and microtubules. There is circumstantial evidence that CB sensitive microfilaments distributed along the basal cell surface may play a role in evagination. No effects of CB were found on β-ecdysone-stimulated synthetic activities. A model for the evagination of appendages from imaginal discs which requires both cell flattening and cell rearrangement is presented. Some implications of the model for mosaic and cell lineage studies are discussed.","container-title":"Developmental Biology","DOI":"10.1016/0012-1606(75)90127-X","ISSN":"0012-1606","issue":"1","journalAbbreviation":"Developmental Biology","language":"en","page":"1-23","source":"ScienceDirect","title":"The mechanism of evagination of imaginal discs of Drosophila melanogaster: I. General considerations","title-short":"The mechanism of evagination of imaginal discs of Drosophila melanogaster","volume":"43","author":[{"family":"Fristrom","given":"Dianne"},{"family":"Fristrom","given":"James W."}],"issued":{"date-parts":[["1975",3,1]]}}},{"id":948,"uris":["http://zotero.org/users/9849344/items/ILFUE94V"],"itemData":{"id":948,"type":"chapter","container-title":"The development of Drosophila melanogaster","page":"843-897","publisher":"Cold Spring Harbor Laboratory Press","title":"The metamorphic development of the adult epidermis","volume":"2","author":[{"literal":"D. K. Fristrom"},{"literal":"J. W. Fristrom"}],"issued":{"date-parts":[["1993"]]}}},{"id":592,"uris":["http://zotero.org/users/9849344/items/2K99Y4V4"],"itemData":{"id":592,"type":"article-journal","abstract":"The evagination of Drosophila imaginal discs is a classic system for studying tissue level morphogenesis. Evagination involves a dramatic change in morphology and published data argues that this is mediated by cell shape changes. We have reexamined the evagination of both the leg and wing discs and find that the process involves cell rearrangement and that cell divisions take place during the process. The number of cells across the width of the ptc domain in the wing and the omb domain in the leg decreased as the tissue extended during evagination and we observed cell rearrangement to be common during this period. In addition, almost half of the cells in the region of the leg examined divided between 4 and 8 hr after white prepupae formation. Interestingly, these divisions were not typically oriented parallel to the axis of elongation. Our observations show that disc evagination involves multiple cellular behaviors, as is the case for many other morphogenetic processes.","container-title":"Developmental biology","DOI":"10.1016/j.ydbio.2007.11.009","ISSN":"0012-1606","issue":"2","journalAbbreviation":"Dev Biol","note":"PMID: 18082159\nPMCID: PMC2258245","page":"739-751","source":"PubMed Central","title":"Cell Rearrangement and Cell Division during the Tissue Level Morphogenesis of Evaginating Drosophila Imaginal Discs","volume":"313","author":[{"family":"Taylor","given":"Job"},{"family":"Adler","given":"Paul N."}],"issued":{"date-parts":[["2008",1,15]]}}}],"schema":"https://github.com/citation-style-language/schema/raw/master/csl-citation.json"} </w:instrText>
      </w:r>
      <w:r w:rsidR="00D5608F">
        <w:fldChar w:fldCharType="separate"/>
      </w:r>
      <w:r w:rsidR="00264190">
        <w:rPr>
          <w:noProof/>
        </w:rPr>
        <w:t>(D. Fristrom &amp; Fristrom, 1975; D. K. Fristrom &amp; J. W. Fristrom, 1993; Taylor &amp; Adler, 2008)</w:t>
      </w:r>
      <w:r w:rsidR="00D5608F">
        <w:fldChar w:fldCharType="end"/>
      </w:r>
      <w:r w:rsidR="00D5608F">
        <w:t>.</w:t>
      </w:r>
    </w:p>
    <w:p w14:paraId="5D5949F3" w14:textId="0143299D" w:rsidR="0018611D" w:rsidRDefault="008732A7" w:rsidP="008732A7">
      <w:pPr>
        <w:pStyle w:val="Heading4"/>
      </w:pPr>
      <w:r>
        <w:t>The peripodial membrane during eversion</w:t>
      </w:r>
    </w:p>
    <w:p w14:paraId="142CD96A" w14:textId="7F9A543A" w:rsidR="00544E4B" w:rsidRDefault="008732A7" w:rsidP="00544E4B">
      <w:pPr>
        <w:spacing w:line="360" w:lineRule="auto"/>
        <w:jc w:val="both"/>
      </w:pPr>
      <w:r>
        <w:t xml:space="preserve">The PE contracts </w:t>
      </w:r>
      <w:r w:rsidR="000B6595">
        <w:t xml:space="preserve">and breaks </w:t>
      </w:r>
      <w:r>
        <w:t xml:space="preserve">at </w:t>
      </w:r>
      <w:r w:rsidR="000B6595">
        <w:t>3-</w:t>
      </w:r>
      <w:r>
        <w:t>4</w:t>
      </w:r>
      <w:r w:rsidR="000B6595">
        <w:t> </w:t>
      </w:r>
      <w:r>
        <w:t xml:space="preserve">hAPF and it essential </w:t>
      </w:r>
      <w:r w:rsidR="000B6595">
        <w:t xml:space="preserve">to place the wing disc to the outside of the epidermis. </w:t>
      </w:r>
      <w:r w:rsidR="00EF6807">
        <w:t>Around that time, cells of the PE and the disc stalk, a structure at the most proximal disc, connecting the wing disc and the epithelium, invade the larval epidermis</w:t>
      </w:r>
      <w:r w:rsidR="00D12AAF">
        <w:t xml:space="preserve"> and the PE ruptures at the distal end.</w:t>
      </w:r>
      <w:r w:rsidR="00EF6807">
        <w:t xml:space="preserve"> </w:t>
      </w:r>
      <w:r w:rsidR="00EF6807">
        <w:fldChar w:fldCharType="begin"/>
      </w:r>
      <w:r w:rsidR="00EF6807">
        <w:instrText xml:space="preserve"> ADDIN ZOTERO_ITEM CSL_CITATION {"citationID":"QI6lPCgb","properties":{"formattedCitation":"(Pastor-Pareja et al., 2004)","plainCitation":"(Pastor-Pareja et al., 2004)","noteIndex":0},"citationItems":[{"id":618,"uris":["http://zotero.org/users/9849344/items/UA4JNB7S"],"itemData":{"id":618,"type":"article-journal","abstract":"&lt;h2&gt;Abstract&lt;/h2&gt;&lt;p&gt;&lt;i&gt;Drosophila&lt;/i&gt; imaginal discs are monolayered epithelial invaginations that grow during larval stages and evert at metamorphosis to assemble the adult exoskeleton. They consist of columnar cells, forming the imaginal epithelium, as well as squamous cells, which constitute the peripodial epithelium and stalk (PS). Here, we uncover a new morphogenetic/cellular mechanism for disc eversion. We show that imaginal discs evert by apposing their peripodial side to the larval epidermis and through the invasion of the larval epidermis by PS cells, which undergo a pseudo-epithelial-mesenchymal transition (PEMT). As a consequence, the PS/larval bilayer is perforated and the imaginal epithelia protrude, a process reminiscent of other developmental events, such as epithelial perforation in chordates. When eversion is completed, PS cells localize to the leading front, heading disc expansion. We found that the JNK pathway is necessary for PS/larval cells apposition, the PEMT, and the motile activity of leading front cells.&lt;/p&gt;","container-title":"Developmental Cell","DOI":"10.1016/j.devcel.2004.07.022","ISSN":"1534-5807","issue":"3","journalAbbreviation":"Developmental Cell","language":"English","note":"publisher: Elsevier\nPMID: 15363413","page":"387-399","source":"www.cell.com","title":"Invasive Cell Behavior during Drosophila Imaginal Disc Eversion Is Mediated by the JNK Signaling Cascade","volume":"7","author":[{"family":"Pastor-Pareja","given":"José Carlos"},{"family":"Grawe","given":"Ferdinand"},{"family":"Martı́n-Blanco","given":"Enrique"},{"family":"Garcı́a-Bellido","given":"Antonio"}],"issued":{"date-parts":[["2004",9,1]]}}}],"schema":"https://github.com/citation-style-language/schema/raw/master/csl-citation.json"} </w:instrText>
      </w:r>
      <w:r w:rsidR="00EF6807">
        <w:fldChar w:fldCharType="separate"/>
      </w:r>
      <w:r w:rsidR="00EF6807">
        <w:rPr>
          <w:noProof/>
        </w:rPr>
        <w:t>(Pastor-Pareja et al., 2004)</w:t>
      </w:r>
      <w:r w:rsidR="00EF6807">
        <w:fldChar w:fldCharType="end"/>
      </w:r>
      <w:r w:rsidR="00EF6807">
        <w:t xml:space="preserve">. </w:t>
      </w:r>
      <w:r w:rsidR="00D12AAF">
        <w:t>Moreover</w:t>
      </w:r>
      <w:r w:rsidR="00043701">
        <w:t>,</w:t>
      </w:r>
      <w:r w:rsidR="00D12AAF">
        <w:t xml:space="preserve"> a wave of programmed cell death </w:t>
      </w:r>
      <w:r w:rsidR="00043701">
        <w:t>occurs in</w:t>
      </w:r>
      <w:r w:rsidR="00D12AAF">
        <w:t xml:space="preserve"> most of the PE</w:t>
      </w:r>
      <w:r w:rsidR="00043701">
        <w:t xml:space="preserve"> and only few, if any PE cells will end up in the epidermis </w:t>
      </w:r>
      <w:r w:rsidR="00043701">
        <w:fldChar w:fldCharType="begin"/>
      </w:r>
      <w:r w:rsidR="00043701">
        <w:instrText xml:space="preserve"> ADDIN ZOTERO_ITEM CSL_CITATION {"citationID":"WYISjdpM","properties":{"formattedCitation":"(Aldaz et al., 2010)","plainCitation":"(Aldaz et al., 2010)","noteIndex":0},"citationItems":[{"id":144,"uris":["http://zotero.org/users/9849344/items/X5ULMQZA"],"itemData":{"id":144,"type":"article-journal","abstract":"Live imaging has revolutionized the analysis of developmental biology over the last few years. The ability to track in real time the dynamic processes that occur at tissue and cellular levels gives a much clearer view of development, and allows greater temporal resolution, than is possible with fixed tissue.\n              Drosophila\n              imaginal discs are a particularly important model of many aspects of development, but their small size and location inside the larva and pupa has prevented live imaging techniques from extensively being used in their study. Here, we introduce the use of viscous culture medium to enable high resolution imaging of imaginal disc development. As a proof of principle, we have analyzed the transformation that occurs during metamorphosis of the wing imaginal disc into the mature wing and report several previously unobserved stages of this model of organogenesis. These imaging methods are especially useful to study the complex and dynamic changes that occur during morphogenesis, but we show that they can also be used to analyze other developmental and cellular events. Moreover, our viscous medium creates a platform for future adaptation of other tissue culture conditions to allow imaging of a wide range of developmental events and systems.","container-title":"Proceedings of the National Academy of Sciences","DOI":"10.1073/pnas.1008623107","ISSN":"0027-8424, 1091-6490","issue":"32","journalAbbreviation":"Proc. Natl. Acad. Sci. U.S.A.","language":"en","page":"14217-14222","source":"DOI.org (Crossref)","title":"Live imaging of &lt;i&gt;Drosophila&lt;/i&gt; imaginal disc development","volume":"107","author":[{"family":"Aldaz","given":"Silvia"},{"family":"Escudero","given":"Luis M."},{"family":"Freeman","given":"Matthew"}],"issued":{"date-parts":[["2010",8,10]]}}}],"schema":"https://github.com/citation-style-language/schema/raw/master/csl-citation.json"} </w:instrText>
      </w:r>
      <w:r w:rsidR="00043701">
        <w:fldChar w:fldCharType="separate"/>
      </w:r>
      <w:r w:rsidR="00043701">
        <w:rPr>
          <w:noProof/>
        </w:rPr>
        <w:t>(Aldaz et al., 2010)</w:t>
      </w:r>
      <w:r w:rsidR="00043701">
        <w:fldChar w:fldCharType="end"/>
      </w:r>
      <w:r w:rsidR="00D12AAF">
        <w:t xml:space="preserve">. </w:t>
      </w:r>
      <w:r w:rsidR="00043701">
        <w:t>Interestingly, as the wing begins to evert, the central PE cells</w:t>
      </w:r>
      <w:r w:rsidR="00CE705E">
        <w:t xml:space="preserve"> are under tension and</w:t>
      </w:r>
      <w:r w:rsidR="00043701">
        <w:t xml:space="preserve"> expand</w:t>
      </w:r>
      <w:r w:rsidR="00326D01">
        <w:t xml:space="preserve">, while </w:t>
      </w:r>
      <w:r w:rsidR="00185F0E">
        <w:t>actomyosin accumulates</w:t>
      </w:r>
      <w:r w:rsidR="00326D01">
        <w:t xml:space="preserve"> </w:t>
      </w:r>
      <w:r w:rsidR="006C29A0">
        <w:t>primarily</w:t>
      </w:r>
      <w:r w:rsidR="00185F0E">
        <w:t xml:space="preserve"> in a ring at the periphery of the PE. </w:t>
      </w:r>
      <w:r w:rsidR="00CE705E">
        <w:t>However, i</w:t>
      </w:r>
      <w:r w:rsidR="00374211">
        <w:t xml:space="preserve">f </w:t>
      </w:r>
      <w:proofErr w:type="spellStart"/>
      <w:r w:rsidR="00374211">
        <w:t>myoII</w:t>
      </w:r>
      <w:proofErr w:type="spellEnd"/>
      <w:r w:rsidR="00374211">
        <w:t xml:space="preserve"> is knocked down in the central region of the PE, the cells fail to expand and PE retraction is </w:t>
      </w:r>
      <w:r w:rsidR="00CE705E">
        <w:t>prevented</w:t>
      </w:r>
      <w:r w:rsidR="00374211">
        <w:t>, while the DP develops relatively normal</w:t>
      </w:r>
      <w:r w:rsidR="00CE705E">
        <w:t>. Similarly</w:t>
      </w:r>
      <w:r w:rsidR="00326D01">
        <w:t xml:space="preserve">, when </w:t>
      </w:r>
      <w:proofErr w:type="spellStart"/>
      <w:r w:rsidR="00326D01">
        <w:t>myoII</w:t>
      </w:r>
      <w:proofErr w:type="spellEnd"/>
      <w:r w:rsidR="00326D01">
        <w:t xml:space="preserve"> is knocked down in the periphery surrounding the PE,</w:t>
      </w:r>
      <w:r w:rsidR="00CE705E">
        <w:t xml:space="preserve"> the dorsal-ventral apposition of the DP is correctly executed but the PE is not removed and </w:t>
      </w:r>
      <w:r w:rsidR="00E52F27">
        <w:t xml:space="preserve">the DP does not expand and the disc does not bend ventrally as observed for the </w:t>
      </w:r>
      <w:proofErr w:type="spellStart"/>
      <w:r w:rsidR="00E52F27">
        <w:t>wt</w:t>
      </w:r>
      <w:proofErr w:type="spellEnd"/>
      <w:r w:rsidR="00E52F27">
        <w:t xml:space="preserve"> </w:t>
      </w:r>
      <w:r w:rsidR="00E52F27">
        <w:fldChar w:fldCharType="begin"/>
      </w:r>
      <w:r w:rsidR="00E52F27">
        <w:instrText xml:space="preserve"> ADDIN ZOTERO_ITEM CSL_CITATION {"citationID":"2Yd36PNc","properties":{"formattedCitation":"(Aldaz et al., 2013)","plainCitation":"(Aldaz et al., 2013)","noteIndex":0},"citationItems":[{"id":913,"uris":["http://zotero.org/users/9849344/items/LPHD56P2"],"itemData":{"id":913,"type":"article-journal","abstract":"The motor protein non-muscle myosin II is a major driver of the movements that sculpt three-dimensional organs from two-dimensional epithelia. The machinery of morphogenesis is well established but the logic of its control remains unclear in complex organs. Here we use live imaging and ex vivo culture to report a dual role of myosin II in regulating the development of the Drosophila wing. First, myosin II drives the contraction of a ring of cells that surround the squamous peripodial epithelium, providing the force to fold the whole disc through about 90°. Second, myosin II is needed to allow the squamous cells to expand and then retract at the end of eversion. The combination of genetics and live imaging allows us to describe and understand the tissue dynamics, and the logic of force generation needed to transform a relatively simple imaginal disc into a more complex and three-dimensional adult wing.","container-title":"Nature Communications","DOI":"10.1038/ncomms2763","ISSN":"2041-1723","journalAbbreviation":"Nat Commun","language":"eng","note":"PMID: 23612302\nPMCID: PMC3736102","page":"1761","source":"PubMed","title":"Dual role of myosin II during Drosophila imaginal disc metamorphosis","volume":"4","author":[{"family":"Aldaz","given":"Silvia"},{"family":"Escudero","given":"Luis M."},{"family":"Freeman","given":"Matthew"}],"issued":{"date-parts":[["2013"]]}}}],"schema":"https://github.com/citation-style-language/schema/raw/master/csl-citation.json"} </w:instrText>
      </w:r>
      <w:r w:rsidR="00E52F27">
        <w:fldChar w:fldCharType="separate"/>
      </w:r>
      <w:r w:rsidR="00E52F27">
        <w:rPr>
          <w:noProof/>
        </w:rPr>
        <w:t>(Aldaz et al., 2013)</w:t>
      </w:r>
      <w:r w:rsidR="00E52F27">
        <w:fldChar w:fldCharType="end"/>
      </w:r>
      <w:r w:rsidR="00E52F27">
        <w:t>. These experiments suggest that actomyosin contraction in the PE is necessary to retract the PE and has implications for the 3D morphology of the whole wing disc but it does not interfere with the formation of the wing bilayer</w:t>
      </w:r>
      <w:r w:rsidR="00326D01">
        <w:t xml:space="preserve"> during eversion</w:t>
      </w:r>
      <w:r w:rsidR="00E52F27">
        <w:t xml:space="preserve">. These observations </w:t>
      </w:r>
      <w:r w:rsidR="00662C0E">
        <w:t>oppose the concept that evagination is accomplished by a continuous circumferential constriction, but rather point towards a necessity for complete removal of the PE</w:t>
      </w:r>
      <w:r w:rsidR="00326D01">
        <w:t>,</w:t>
      </w:r>
      <w:r w:rsidR="00662C0E">
        <w:t xml:space="preserve"> in order to achieve evagination. This </w:t>
      </w:r>
      <w:r w:rsidR="00326D01">
        <w:t xml:space="preserve">view </w:t>
      </w:r>
      <w:r w:rsidR="00662C0E">
        <w:t>is further supported by the observation that cut wing and leg discs evaginate, even when cut in half</w:t>
      </w:r>
      <w:r w:rsidR="00326D01">
        <w:t xml:space="preserve">. Which takes care of PE removal but prevents circumferential force generation </w:t>
      </w:r>
      <w:r w:rsidR="00326D01">
        <w:fldChar w:fldCharType="begin"/>
      </w:r>
      <w:r w:rsidR="00264190">
        <w:instrText xml:space="preserve"> ADDIN ZOTERO_ITEM CSL_CITATION {"citationID":"yMInNagU","properties":{"formattedCitation":"(D. Fristrom &amp; Chihara, 1978)","plainCitation":"(D. Fristrom &amp; Chihara, 1978)","noteIndex":0},"citationItems":[{"id":245,"uris":["http://zotero.org/users/9849344/items/SMYU45R6"],"itemData":{"id":245,"type":"article-journal","container-title":"Developmental Biology","DOI":"10.1016/0012-1606(78)90261-0","ISSN":"0012-1606","issue":"2","journalAbbreviation":"Dev Biol","language":"eng","note":"PMID: 100361","page":"564-570","source":"PubMed","title":"The mechanism of evagination of imaginal discs of Drosophila melanogaster. V. Evagination of disc fragments","volume":"66","author":[{"family":"Fristrom","given":"D."},{"family":"Chihara","given":"C."}],"issued":{"date-parts":[["1978",10]]}}}],"schema":"https://github.com/citation-style-language/schema/raw/master/csl-citation.json"} </w:instrText>
      </w:r>
      <w:r w:rsidR="00326D01">
        <w:fldChar w:fldCharType="separate"/>
      </w:r>
      <w:r w:rsidR="00264190">
        <w:rPr>
          <w:noProof/>
        </w:rPr>
        <w:t>(D. Fristrom &amp; Chihara, 1978)</w:t>
      </w:r>
      <w:r w:rsidR="00326D01">
        <w:fldChar w:fldCharType="end"/>
      </w:r>
      <w:r w:rsidR="00326D01">
        <w:t>.</w:t>
      </w:r>
      <w:r w:rsidR="004C5CAF">
        <w:t xml:space="preserve"> </w:t>
      </w:r>
      <w:r w:rsidR="00544E4B">
        <w:t xml:space="preserve">Research by Milner et al., in 1984 </w:t>
      </w:r>
      <w:r w:rsidR="005725E5">
        <w:t>supported this idea by</w:t>
      </w:r>
      <w:r w:rsidR="00544E4B">
        <w:t xml:space="preserve"> suggest</w:t>
      </w:r>
      <w:r w:rsidR="005725E5">
        <w:t>ing</w:t>
      </w:r>
      <w:r w:rsidR="00544E4B">
        <w:t xml:space="preserve"> that the main role of the PE is not a force generating one but to stretch to accommodate elongation and contract to allow the placement of the disc outside the body </w:t>
      </w:r>
      <w:r w:rsidR="00544E4B">
        <w:fldChar w:fldCharType="begin"/>
      </w:r>
      <w:r w:rsidR="000A4E95">
        <w:instrText xml:space="preserve"> ADDIN ZOTERO_ITEM CSL_CITATION {"citationID":"Yoo2wrhJ","properties":{"formattedCitation":"(Milner et al., 1984)","plainCitation":"(Milner et al., 1984)","noteIndex":0},"citationItems":[{"id":909,"uris":["http://zotero.org/users/9849344/items/4X73FBM7"],"itemData":{"id":909,"type":"article-journal","abstract":"The thin region of the peripodial membrane is confined to the area overlying the distal anlagen in thoracic discs. During the early stages of evagination the peripodial membrane is greatly stretched, but does not rupture. The appendage then evaginates through the stalk, probably by means of a contraction of the peripodial membrane. The cells of the peripodial membrane of leg and wing discs persist and differentiate sheets of trichomes characteristic of the ventral and lateral thorax. This is discussed in relation to imaginal disc fate maps.","container-title":"Wilhelm Roux's Archives of Developmental Biology","DOI":"10.1007/BF00848893","ISSN":"0340-0794","issue":"3","journalAbbreviation":"Wilehm Roux Arch Dev Biol","language":"eng","note":"PMID: 28305459","page":"180-186","source":"PubMed","title":"The role of the peripodial membrane of leg and wing imaginal discs of Drosophila melanogaster during evagination and differentiation in vitro","volume":"193","author":[{"family":"Milner","given":"Martin J."},{"family":"Bleasby","given":"Alison J."},{"family":"Kelly","given":"Susan L."}],"issued":{"date-parts":[["1984",5]]}}}],"schema":"https://github.com/citation-style-language/schema/raw/master/csl-citation.json"} </w:instrText>
      </w:r>
      <w:r w:rsidR="00544E4B">
        <w:fldChar w:fldCharType="separate"/>
      </w:r>
      <w:r w:rsidR="00544E4B">
        <w:rPr>
          <w:noProof/>
        </w:rPr>
        <w:t>(Milner et al., 1984)</w:t>
      </w:r>
      <w:r w:rsidR="00544E4B">
        <w:fldChar w:fldCharType="end"/>
      </w:r>
      <w:r w:rsidR="00544E4B">
        <w:t>.</w:t>
      </w:r>
    </w:p>
    <w:p w14:paraId="7F4EB1CD" w14:textId="179D84B9" w:rsidR="008732A7" w:rsidRDefault="008732A7" w:rsidP="00F76D20">
      <w:pPr>
        <w:spacing w:line="360" w:lineRule="auto"/>
        <w:jc w:val="both"/>
      </w:pPr>
    </w:p>
    <w:p w14:paraId="7FF38C7F" w14:textId="51C661A9" w:rsidR="007D79F6" w:rsidRDefault="007D79F6" w:rsidP="007D79F6">
      <w:pPr>
        <w:pStyle w:val="Heading4"/>
      </w:pPr>
      <w:r>
        <w:lastRenderedPageBreak/>
        <w:t>The Disc Proper during evagination</w:t>
      </w:r>
    </w:p>
    <w:p w14:paraId="6DE90F4E" w14:textId="77777777" w:rsidR="0041553F" w:rsidRDefault="00326D01" w:rsidP="006F7EC6">
      <w:pPr>
        <w:spacing w:line="360" w:lineRule="auto"/>
        <w:jc w:val="both"/>
      </w:pPr>
      <w:r>
        <w:t xml:space="preserve">To further dissect the morphogenetic contributions to evagination, the DP needs to be considered. </w:t>
      </w:r>
      <w:r w:rsidR="00C93FCD">
        <w:t>Upon i</w:t>
      </w:r>
      <w:r w:rsidR="006F7EC6">
        <w:t>nhibition of actomyosin</w:t>
      </w:r>
      <w:r w:rsidR="00021612">
        <w:t xml:space="preserve"> with </w:t>
      </w:r>
      <w:r w:rsidR="00021612" w:rsidRPr="003B5912">
        <w:rPr>
          <w:shd w:val="clear" w:color="auto" w:fill="FFFFFF"/>
        </w:rPr>
        <w:t>Cytochalasin</w:t>
      </w:r>
      <w:r w:rsidR="00021612">
        <w:rPr>
          <w:shd w:val="clear" w:color="auto" w:fill="FFFFFF"/>
        </w:rPr>
        <w:t xml:space="preserve"> B</w:t>
      </w:r>
      <w:r w:rsidR="00C93FCD">
        <w:t xml:space="preserve"> discs </w:t>
      </w:r>
      <w:r w:rsidR="00C93FCD">
        <w:rPr>
          <w:shd w:val="clear" w:color="auto" w:fill="FFFFFF"/>
        </w:rPr>
        <w:t>still undergo some reduction in cell height but</w:t>
      </w:r>
      <w:r w:rsidR="00FA6A8B">
        <w:t xml:space="preserve"> evagination</w:t>
      </w:r>
      <w:r w:rsidR="00C93FCD">
        <w:t xml:space="preserve"> is inhibited completely</w:t>
      </w:r>
      <w:r w:rsidR="001F359A">
        <w:rPr>
          <w:shd w:val="clear" w:color="auto" w:fill="FFFFFF"/>
        </w:rPr>
        <w:t>.</w:t>
      </w:r>
      <w:r w:rsidR="00C93FCD">
        <w:rPr>
          <w:shd w:val="clear" w:color="auto" w:fill="FFFFFF"/>
        </w:rPr>
        <w:t xml:space="preserve"> </w:t>
      </w:r>
      <w:r w:rsidR="0041553F">
        <w:rPr>
          <w:shd w:val="clear" w:color="auto" w:fill="FFFFFF"/>
        </w:rPr>
        <w:t xml:space="preserve">Destabilization or removal of microtubules does not prevent evagination, unlike stabilization of microtubules, which is likely to interfere with flattening and rearrangements and inhibits evagination.  </w:t>
      </w:r>
      <w:r w:rsidR="00C93FCD">
        <w:rPr>
          <w:shd w:val="clear" w:color="auto" w:fill="FFFFFF"/>
        </w:rPr>
        <w:t>Thus,</w:t>
      </w:r>
      <w:r w:rsidR="001F359A">
        <w:t xml:space="preserve"> role for actomyosin </w:t>
      </w:r>
      <w:r w:rsidR="0041553F">
        <w:t xml:space="preserve">and cell shape changes </w:t>
      </w:r>
      <w:r w:rsidR="001F359A">
        <w:t xml:space="preserve">in the DP can be assumed </w:t>
      </w:r>
      <w:r w:rsidR="001F359A">
        <w:fldChar w:fldCharType="begin"/>
      </w:r>
      <w:r w:rsidR="0041553F">
        <w:instrText xml:space="preserve"> ADDIN ZOTERO_ITEM CSL_CITATION {"citationID":"7DxcgPD7","properties":{"formattedCitation":"(D. Fristrom &amp; Fristrom, 1975)","plainCitation":"(D. Fristrom &amp; Fristrom, 1975)","noteIndex":0},"citationItems":[{"id":242,"uris":["http://zotero.org/users/9849344/items/LBXBGNN4"],"itemData":{"id":242,"type":"article-journal","abstract":"Morphological and ultrastructural observations of evaginating discs are presented along with studies of the biochemical and cellular effects of inhibitors of evagination, particularly cytochalasin B (CB). The ultrastructure of the evaginating disc is described with special reference to elements which might be important in evagination, specifically microfilaments and microtubules. There is circumstantial evidence that CB sensitive microfilaments distributed along the basal cell surface may play a role in evagination. No effects of CB were found on β-ecdysone-stimulated synthetic activities. A model for the evagination of appendages from imaginal discs which requires both cell flattening and cell rearrangement is presented. Some implications of the model for mosaic and cell lineage studies are discussed.","container-title":"Developmental Biology","DOI":"10.1016/0012-1606(75)90127-X","ISSN":"0012-1606","issue":"1","journalAbbreviation":"Developmental Biology","language":"en","page":"1-23","source":"ScienceDirect","title":"The mechanism of evagination of imaginal discs of Drosophila melanogaster: I. General considerations","title-short":"The mechanism of evagination of imaginal discs of Drosophila melanogaster","volume":"43","author":[{"family":"Fristrom","given":"Dianne"},{"family":"Fristrom","given":"James W."}],"issued":{"date-parts":[["1975",3,1]]}}}],"schema":"https://github.com/citation-style-language/schema/raw/master/csl-citation.json"} </w:instrText>
      </w:r>
      <w:r w:rsidR="001F359A">
        <w:fldChar w:fldCharType="separate"/>
      </w:r>
      <w:r w:rsidR="0041553F">
        <w:rPr>
          <w:noProof/>
        </w:rPr>
        <w:t>(D. Fristrom &amp; Fristrom, 1975)</w:t>
      </w:r>
      <w:r w:rsidR="001F359A">
        <w:fldChar w:fldCharType="end"/>
      </w:r>
      <w:r w:rsidR="001F359A">
        <w:t xml:space="preserve">. </w:t>
      </w:r>
    </w:p>
    <w:p w14:paraId="49679C3B" w14:textId="30B492B6" w:rsidR="006F7EC6" w:rsidRDefault="008E428E" w:rsidP="006F7EC6">
      <w:pPr>
        <w:spacing w:line="360" w:lineRule="auto"/>
        <w:jc w:val="both"/>
      </w:pPr>
      <w:r>
        <w:t xml:space="preserve">The localization of actomyosin in the cells </w:t>
      </w:r>
      <w:r w:rsidR="0041553F">
        <w:t xml:space="preserve">changes </w:t>
      </w:r>
      <w:r>
        <w:t>after 4 hAPF,</w:t>
      </w:r>
      <w:r w:rsidR="0041553F">
        <w:t xml:space="preserve"> supporting the idea of a major transition in cellular behaviors at this stage. U</w:t>
      </w:r>
      <w:r w:rsidR="00021612">
        <w:t xml:space="preserve">p to 4 hAPF Myosin II locates on the apical part of the cell, but it </w:t>
      </w:r>
      <w:r w:rsidR="00D070BF">
        <w:t xml:space="preserve">relocates afterwards towards the lateral membranes and it becomes homogeneously distributed at </w:t>
      </w:r>
      <w:r w:rsidR="004E2C9A">
        <w:t>7-</w:t>
      </w:r>
      <w:r w:rsidR="00D070BF">
        <w:t>8 </w:t>
      </w:r>
      <w:r w:rsidR="00021612">
        <w:t>hAPF</w:t>
      </w:r>
      <w:r w:rsidR="00D070BF">
        <w:t xml:space="preserve"> </w:t>
      </w:r>
      <w:r w:rsidR="004E2C9A">
        <w:fldChar w:fldCharType="begin"/>
      </w:r>
      <w:r w:rsidR="004E2C9A">
        <w:instrText xml:space="preserve"> ADDIN ZOTERO_ITEM CSL_CITATION {"citationID":"57LYqBPN","properties":{"formattedCitation":"(Diaz-de-la-Loza et al., 2018)","plainCitation":"(Diaz-de-la-Loza et al., 2018)","noteIndex":0},"citationItems":[{"id":149,"uris":["http://zotero.org/users/9849344/items/B2LFDG7N"],"itemData":{"id":149,"type":"article-journal","abstract":"Epithelial tissues can elongate in two dimensions by polarized cell intercalation, oriented cell division, or cell shape change, owing to local or global actomyosin contractile forces acting in the plane of the tissue. In addition, epithelia can undergo morphogenetic change in three dimensions. We show that elongation of the wings and legs of Drosophila involves a columnar-to-cuboidal cell shape change that reduces cell height and expands cell width. Remodeling of the apical extracellular matrix by the Stubble protease and basal matrix by MMP1/2 proteases induces wing and leg elongation. Matrix remodeling does not occur in the haltere, a limb that fails to elongate. Limb elongation is made anisotropic by planar polarized Myosin-II, which drives convergent extension along the proximal-distal axis. Subsequently, Myosin-II relocalizes to lateral membranes to accelerate columnar-to-cuboidal transition and isotropic tissue expansion. Thus, matrix remodeling induces dynamic changes in actomyosin contractility to drive epithelial morphogenesis in three dimensions.","container-title":"Developmental Cell","DOI":"10.1016/j.devcel.2018.06.006","ISSN":"15345807","issue":"1","journalAbbreviation":"Developmental Cell","language":"en","page":"23-39.e5","source":"DOI.org (Crossref)","title":"Apical and Basal Matrix Remodeling Control Epithelial Morphogenesis","volume":"46","author":[{"family":"Diaz-de-la-Loza","given":"Maria-del-Carmen"},{"family":"Ray","given":"Robert P."},{"family":"Ganguly","given":"Poulami S."},{"family":"Alt","given":"Silvanus"},{"family":"Davis","given":"John R."},{"family":"Hoppe","given":"Andreas"},{"family":"Tapon","given":"Nic"},{"family":"Salbreux","given":"Guillaume"},{"family":"Thompson","given":"Barry J."}],"issued":{"date-parts":[["2018",7]]}}}],"schema":"https://github.com/citation-style-language/schema/raw/master/csl-citation.json"} </w:instrText>
      </w:r>
      <w:r w:rsidR="004E2C9A">
        <w:fldChar w:fldCharType="separate"/>
      </w:r>
      <w:r w:rsidR="004E2C9A">
        <w:rPr>
          <w:noProof/>
        </w:rPr>
        <w:t>(Diaz-de-la-Loza et al., 2018)</w:t>
      </w:r>
      <w:r w:rsidR="004E2C9A">
        <w:fldChar w:fldCharType="end"/>
      </w:r>
      <w:r w:rsidR="00D070BF">
        <w:t>.</w:t>
      </w:r>
      <w:r w:rsidR="006C29A0">
        <w:t xml:space="preserve"> </w:t>
      </w:r>
      <w:r w:rsidR="00264190">
        <w:t xml:space="preserve">Given the necessity </w:t>
      </w:r>
      <w:r>
        <w:t xml:space="preserve">for </w:t>
      </w:r>
      <w:r w:rsidR="00264190">
        <w:t xml:space="preserve">actomyosin </w:t>
      </w:r>
      <w:r>
        <w:t xml:space="preserve">activity </w:t>
      </w:r>
      <w:r w:rsidR="00264190">
        <w:t xml:space="preserve">in the DP, a range of cellular behaviors could be required for eversion. </w:t>
      </w:r>
      <w:r>
        <w:t>One potential candidate are oriented cell divisions, however e</w:t>
      </w:r>
      <w:r w:rsidR="00264190">
        <w:t>vagination can take place in vitro and in the absence of cell divisions</w:t>
      </w:r>
      <w:r w:rsidR="00341513">
        <w:t xml:space="preserve"> and</w:t>
      </w:r>
      <w:r>
        <w:t xml:space="preserve"> also</w:t>
      </w:r>
      <w:r w:rsidR="00341513">
        <w:t xml:space="preserve"> involves little cell death</w:t>
      </w:r>
      <w:r w:rsidR="00264190">
        <w:t xml:space="preserve"> </w:t>
      </w:r>
      <w:r w:rsidR="00264190">
        <w:fldChar w:fldCharType="begin"/>
      </w:r>
      <w:r w:rsidR="00341513">
        <w:instrText xml:space="preserve"> ADDIN ZOTERO_ITEM CSL_CITATION {"citationID":"GQSz5Mu9","properties":{"unsorted":true,"formattedCitation":"(J. W. Fristrom et al., 1973; D. Fristrom &amp; Fristrom, 1975; J. W. Fristrom et al., 1977)","plainCitation":"(J. W. Fristrom et al., 1973; D. Fristrom &amp; Fristrom, 1975; J. W. Fristrom et al., 1977)","noteIndex":0},"citationItems":[{"id":952,"uris":["http://zotero.org/users/9849344/items/VXDI7FCS"],"itemData":{"id":952,"type":"article-journal","abstract":"Imaginal discs are induced by β-ecdysone to evaginate and undergo imaginal differentiation in completely defined culture medium (Robb's). The minimal nutritional requirements for evagination are salts, glucose, and 6 or 7 amino acids. Concentrations of β-ecdysone which cause evagination also produce increases in RNA and protein synthesis. Inhibitors of RNA and protein synthesis and amino acid starvation block evagination. Inhibitors of DNA synthesis do not inhibit evagination. The effects of β-ecdysone are concentration dependent. To produce complete evagination, discs must be exposed to low concentrations (0.1 μg/ml) of β-ecdysone for a longer time than to high concentrations (10 μg/ml). However, high concentrations of hormone reduce the rate, and under some conditions, the degree of evagination.","container-title":"Developmental Biology","DOI":"10.1016/0012-1606(73)90149-8","ISSN":"0012-1606","issue":"2","journalAbbreviation":"Developmental Biology","language":"en","page":"441-456","source":"ScienceDirect","title":"The synthetic and minimal culture requirements for evagination of imaginal discs of Drosophila melanogaster in vitro","volume":"33","author":[{"family":"Fristrom","given":"James W."},{"family":"Logan","given":"W. Robert"},{"family":"Murphy","given":"Collin"}],"issued":{"date-parts":[["1973",8,1]]}}},{"id":242,"uris":["http://zotero.org/users/9849344/items/LBXBGNN4"],"itemData":{"id":242,"type":"article-journal","abstract":"Morphological and ultrastructural observations of evaginating discs are presented along with studies of the biochemical and cellular effects of inhibitors of evagination, particularly cytochalasin B (CB). The ultrastructure of the evaginating disc is described with special reference to elements which might be important in evagination, specifically microfilaments and microtubules. There is circumstantial evidence that CB sensitive microfilaments distributed along the basal cell surface may play a role in evagination. No effects of CB were found on β-ecdysone-stimulated synthetic activities. A model for the evagination of appendages from imaginal discs which requires both cell flattening and cell rearrangement is presented. Some implications of the model for mosaic and cell lineage studies are discussed.","container-title":"Developmental Biology","DOI":"10.1016/0012-1606(75)90127-X","ISSN":"0012-1606","issue":"1","journalAbbreviation":"Developmental Biology","language":"en","page":"1-23","source":"ScienceDirect","title":"The mechanism of evagination of imaginal discs of Drosophila melanogaster: I. General considerations","title-short":"The mechanism of evagination of imaginal discs of Drosophila melanogaster","volume":"43","author":[{"family":"Fristrom","given":"Dianne"},{"family":"Fristrom","given":"James W."}],"issued":{"date-parts":[["1975",3,1]]}}},{"id":240,"uris":["http://zotero.org/users/9849344/items/ILKLGJIC"],"itemData":{"id":240,"type":"article-journal","abstract":"The evagination of imaginal leg discs to produce legs is a useful model for studying morphogenesis. Evagination of imaginal leg discs occurs in vitro in defined culture media in the presence of the molting hormone β-ecdysone. Evagination involves limited, organized movement of imaginal disc cells. The movement appears to be a result of contractile activity, coordinated with the presence of appropriate structural and surface properties of disc cells. However, ecdysone does not produce its effects directly, but acts through the genome to cause evagination. Evagination is a result then of increased synthesis of different proteins, one of which is myosin. If the results on discs are generalizable they indicate that similar morphogenetic processes are the direct result of the readout of the specific genetic programs.","container-title":"American Zoologist","ISSN":"0003-1569","issue":"3","note":"publisher: Oxford University Press","page":"671-684","source":"JSTOR","title":"The Mechanism of Evagination of Imaginal Discs of Drosophila melanogaster","volume":"17","author":[{"family":"Fristrom","given":"James W."},{"family":"Fristrom","given":"Dianne K."},{"family":"Fekete","given":"Eva"},{"family":"Kuniyuki","given":"Andrew H."}],"issued":{"date-parts":[["1977"]]}}}],"schema":"https://github.com/citation-style-language/schema/raw/master/csl-citation.json"} </w:instrText>
      </w:r>
      <w:r w:rsidR="00264190">
        <w:fldChar w:fldCharType="separate"/>
      </w:r>
      <w:r w:rsidR="00341513">
        <w:rPr>
          <w:noProof/>
        </w:rPr>
        <w:t>(J. W. Fristrom et al., 1973; D. Fristrom &amp; Fristrom, 1975; J. W. Fristrom et al., 1977)</w:t>
      </w:r>
      <w:r w:rsidR="00264190">
        <w:fldChar w:fldCharType="end"/>
      </w:r>
      <w:r w:rsidR="00264190">
        <w:t xml:space="preserve">. </w:t>
      </w:r>
      <w:r w:rsidR="00341513">
        <w:t xml:space="preserve">These results are consistent with the observation that the number of cell divisions are drastically reduced in vivo at puparium formation </w:t>
      </w:r>
      <w:r w:rsidR="00341513">
        <w:fldChar w:fldCharType="begin"/>
      </w:r>
      <w:r w:rsidR="00341513">
        <w:instrText xml:space="preserve"> ADDIN ZOTERO_ITEM CSL_CITATION {"citationID":"gDf5tSp0","properties":{"formattedCitation":"(Schubiger &amp; Palka, 1987)","plainCitation":"(Schubiger &amp; Palka, 1987)","noteIndex":0},"citationItems":[{"id":508,"uris":["http://zotero.org/users/9849344/items/XMRHZ5PP"],"itemData":{"id":508,"type":"article-journal","abstract":"Using an antibody against bromodeoxyuridine we have analyzed the distribution of S-phase nuclei in the wing disc of Drosophila as the larval disc transforms into the adult wing during metamorphosis. On the basis of the timing of replication three cell populations can be distinguished: the cells of the presumptive wing margin, the precursor cells of the longitudinal veins, and those of the intervein regions. In each of these populations the cell cycle is first arrested and later resumes at a specific time, so that at each developmental time point a characteristic spatial pattern of S-phase nuclei is seen. An interpretation of these changing patterns in terms of vein formation, compartments, and neural development is offered.","container-title":"Developmental Biology","DOI":"10.1016/0012-1606(87)90436-2","ISSN":"0012-1606","issue":"1","journalAbbreviation":"Developmental Biology","language":"en","page":"145-153","source":"ScienceDirect","title":"Changing spatial patterns of DNA replication in the developing wing of Drosophila","volume":"123","author":[{"family":"Schubiger","given":"Margrit"},{"family":"Palka","given":"John"}],"issued":{"date-parts":[["1987",9,1]]}}}],"schema":"https://github.com/citation-style-language/schema/raw/master/csl-citation.json"} </w:instrText>
      </w:r>
      <w:r w:rsidR="00341513">
        <w:fldChar w:fldCharType="separate"/>
      </w:r>
      <w:r w:rsidR="00341513">
        <w:rPr>
          <w:noProof/>
        </w:rPr>
        <w:t>(Schubiger &amp; Palka, 1987)</w:t>
      </w:r>
      <w:r w:rsidR="00341513">
        <w:fldChar w:fldCharType="end"/>
      </w:r>
      <w:r w:rsidR="00341513">
        <w:t xml:space="preserve">. Nevertheless </w:t>
      </w:r>
      <w:r w:rsidR="00041BCA">
        <w:t>approximately 40% of cells</w:t>
      </w:r>
      <w:r w:rsidR="000144AF">
        <w:t xml:space="preserve"> in the future wing blade</w:t>
      </w:r>
      <w:r w:rsidR="00041BCA">
        <w:t xml:space="preserve"> divide between 0 hAPF and 12 hAPF </w:t>
      </w:r>
      <w:r w:rsidR="00041BCA">
        <w:fldChar w:fldCharType="begin"/>
      </w:r>
      <w:r w:rsidR="00041BCA">
        <w:instrText xml:space="preserve"> ADDIN ZOTERO_ITEM CSL_CITATION {"citationID":"t3Fp8BaB","properties":{"formattedCitation":"(Taylor &amp; Adler, 2008)","plainCitation":"(Taylor &amp; Adler, 2008)","noteIndex":0},"citationItems":[{"id":592,"uris":["http://zotero.org/users/9849344/items/2K99Y4V4"],"itemData":{"id":592,"type":"article-journal","abstract":"The evagination of Drosophila imaginal discs is a classic system for studying tissue level morphogenesis. Evagination involves a dramatic change in morphology and published data argues that this is mediated by cell shape changes. We have reexamined the evagination of both the leg and wing discs and find that the process involves cell rearrangement and that cell divisions take place during the process. The number of cells across the width of the ptc domain in the wing and the omb domain in the leg decreased as the tissue extended during evagination and we observed cell rearrangement to be common during this period. In addition, almost half of the cells in the region of the leg examined divided between 4 and 8 hr after white prepupae formation. Interestingly, these divisions were not typically oriented parallel to the axis of elongation. Our observations show that disc evagination involves multiple cellular behaviors, as is the case for many other morphogenetic processes.","container-title":"Developmental biology","DOI":"10.1016/j.ydbio.2007.11.009","ISSN":"0012-1606","issue":"2","journalAbbreviation":"Dev Biol","note":"PMID: 18082159\nPMCID: PMC2258245","page":"739-751","source":"PubMed Central","title":"Cell Rearrangement and Cell Division during the Tissue Level Morphogenesis of Evaginating Drosophila Imaginal Discs","volume":"313","author":[{"family":"Taylor","given":"Job"},{"family":"Adler","given":"Paul N."}],"issued":{"date-parts":[["2008",1,15]]}}}],"schema":"https://github.com/citation-style-language/schema/raw/master/csl-citation.json"} </w:instrText>
      </w:r>
      <w:r w:rsidR="00041BCA">
        <w:fldChar w:fldCharType="separate"/>
      </w:r>
      <w:r w:rsidR="00041BCA">
        <w:rPr>
          <w:noProof/>
        </w:rPr>
        <w:t>(Taylor &amp; Adler, 2008)</w:t>
      </w:r>
      <w:r w:rsidR="00041BCA">
        <w:fldChar w:fldCharType="end"/>
      </w:r>
      <w:r w:rsidR="00041BCA">
        <w:t xml:space="preserve">. These experiments however span a large developmental period and do not reveal any necessity </w:t>
      </w:r>
      <w:r w:rsidR="002C22D9">
        <w:t xml:space="preserve">of cell divisions </w:t>
      </w:r>
      <w:r w:rsidR="00041BCA">
        <w:t>f</w:t>
      </w:r>
      <w:r w:rsidR="002C22D9">
        <w:t>or morphogenesis</w:t>
      </w:r>
      <w:r w:rsidR="00CC543D">
        <w:t>. O</w:t>
      </w:r>
      <w:r w:rsidR="00041BCA">
        <w:t>n the contrary</w:t>
      </w:r>
      <w:r w:rsidR="00CC543D">
        <w:t>,</w:t>
      </w:r>
      <w:r w:rsidR="00041BCA">
        <w:t xml:space="preserve"> </w:t>
      </w:r>
      <w:r w:rsidR="00CC543D">
        <w:t xml:space="preserve">most </w:t>
      </w:r>
      <w:r w:rsidR="00041BCA">
        <w:t>cells</w:t>
      </w:r>
      <w:r w:rsidR="00CC543D">
        <w:t xml:space="preserve"> are arrested in G2 phase by 3 hAPF and only cells</w:t>
      </w:r>
      <w:r w:rsidR="00041BCA">
        <w:t xml:space="preserve"> in the presumptive </w:t>
      </w:r>
      <w:r w:rsidR="002C22D9">
        <w:t>vein</w:t>
      </w:r>
      <w:r w:rsidR="00041BCA">
        <w:t xml:space="preserve"> region </w:t>
      </w:r>
      <w:r w:rsidR="00CC543D">
        <w:t xml:space="preserve">undergo DNA replication </w:t>
      </w:r>
      <w:r w:rsidR="00041BCA">
        <w:t xml:space="preserve">from 0-2 hAPF and cells around the anterior margin </w:t>
      </w:r>
      <w:r w:rsidR="00CC543D">
        <w:t xml:space="preserve">undergo DNA replication </w:t>
      </w:r>
      <w:r w:rsidR="00041BCA">
        <w:t>at 4-6 hAPF, where they might be involved in the generation of differ</w:t>
      </w:r>
      <w:r w:rsidR="002C22D9">
        <w:t xml:space="preserve">entiated cell lineages such as neuronal precursors </w:t>
      </w:r>
      <w:r w:rsidR="002C22D9">
        <w:fldChar w:fldCharType="begin"/>
      </w:r>
      <w:r w:rsidR="002C22D9">
        <w:instrText xml:space="preserve"> ADDIN ZOTERO_ITEM CSL_CITATION {"citationID":"6Jau8Bv7","properties":{"formattedCitation":"(Schubiger &amp; Palka, 1987)","plainCitation":"(Schubiger &amp; Palka, 1987)","noteIndex":0},"citationItems":[{"id":508,"uris":["http://zotero.org/users/9849344/items/XMRHZ5PP"],"itemData":{"id":508,"type":"article-journal","abstract":"Using an antibody against bromodeoxyuridine we have analyzed the distribution of S-phase nuclei in the wing disc of Drosophila as the larval disc transforms into the adult wing during metamorphosis. On the basis of the timing of replication three cell populations can be distinguished: the cells of the presumptive wing margin, the precursor cells of the longitudinal veins, and those of the intervein regions. In each of these populations the cell cycle is first arrested and later resumes at a specific time, so that at each developmental time point a characteristic spatial pattern of S-phase nuclei is seen. An interpretation of these changing patterns in terms of vein formation, compartments, and neural development is offered.","container-title":"Developmental Biology","DOI":"10.1016/0012-1606(87)90436-2","ISSN":"0012-1606","issue":"1","journalAbbreviation":"Developmental Biology","language":"en","page":"145-153","source":"ScienceDirect","title":"Changing spatial patterns of DNA replication in the developing wing of Drosophila","volume":"123","author":[{"family":"Schubiger","given":"Margrit"},{"family":"Palka","given":"John"}],"issued":{"date-parts":[["1987",9,1]]}}}],"schema":"https://github.com/citation-style-language/schema/raw/master/csl-citation.json"} </w:instrText>
      </w:r>
      <w:r w:rsidR="002C22D9">
        <w:fldChar w:fldCharType="separate"/>
      </w:r>
      <w:r w:rsidR="002C22D9">
        <w:rPr>
          <w:noProof/>
        </w:rPr>
        <w:t>(Schubiger &amp; Palka, 1987)</w:t>
      </w:r>
      <w:r w:rsidR="002C22D9">
        <w:fldChar w:fldCharType="end"/>
      </w:r>
      <w:r w:rsidR="002C22D9">
        <w:t xml:space="preserve">. </w:t>
      </w:r>
    </w:p>
    <w:p w14:paraId="7B2832D7" w14:textId="438C4367" w:rsidR="00BE4A2F" w:rsidRDefault="00CC543D" w:rsidP="006F7EC6">
      <w:pPr>
        <w:spacing w:line="360" w:lineRule="auto"/>
        <w:jc w:val="both"/>
      </w:pPr>
      <w:r>
        <w:t xml:space="preserve">Other </w:t>
      </w:r>
      <w:r w:rsidR="007D79F6">
        <w:t>cellular contributions to tissue shear</w:t>
      </w:r>
      <w:r>
        <w:t xml:space="preserve"> involve</w:t>
      </w:r>
      <w:r w:rsidR="007D79F6">
        <w:t xml:space="preserve"> cell</w:t>
      </w:r>
      <w:r>
        <w:t xml:space="preserve"> rearrangements</w:t>
      </w:r>
      <w:r w:rsidR="007D79F6">
        <w:t xml:space="preserve"> and changes in cell elongation. </w:t>
      </w:r>
      <w:r w:rsidR="000A5C84">
        <w:t xml:space="preserve">Early research suggested a role for rearrangements during leg and wing disc evagination </w:t>
      </w:r>
      <w:r w:rsidR="000A5C84">
        <w:fldChar w:fldCharType="begin"/>
      </w:r>
      <w:r w:rsidR="00955DA7">
        <w:instrText xml:space="preserve"> ADDIN ZOTERO_ITEM CSL_CITATION {"citationID":"d43lhw0l","properties":{"formattedCitation":"(Fekete et al., 1975; D. Fristrom, 1976)","plainCitation":"(Fekete et al., 1975; D. Fristrom, 1976)","noteIndex":0},"citationItems":[{"id":966,"uris":["http://zotero.org/users/9849344/items/CQCNW6RA"],"itemData":{"id":966,"type":"article-journal","abstract":"The effects of trypsin treatment on thein vitro evagination of imaginal discs under different conditions are investigated. It is found that trypsin accelerates the evagination of dises which have previously been exposed to ecdysonein vivo orin vitro. Substances which inhibit ecdysone-induced (unaccelerated) evagination, such as Cytochalasin B, Concanavalin A and Mycostatin also inhibit trypsin-accelerated evagination.On the cellular level, evagination is associated with the flattening of the disc cells. However, immature discs (i.e., those which have not been exposed to ecdysone) and discs pretreated with Cytochalasin B do not evaginate in response to trypsin even though pronounced cell flattening occurs. Cell flattening is an energy requiring process since it does not occur in response to trypsin treatment in the presence of oligomycin or nitrogen We conclude that cell flattening is an active process that takes place during evagination but which does not itself produce evagination. An alternative mechanism for evagination may involve cell rearrangement. Trypsinization could facilitate both cell flattening and cell rearrangement by reducing intercellular adhesiveness.","container-title":"Wilhelm Roux's Archives of Developmental Biology","DOI":"10.1007/BF00848392","ISSN":"0340-0794","issue":"2","journalAbbreviation":"Wilehm Roux Arch Dev Biol","language":"eng","note":"PMID: 28304931","page":"123-138","source":"PubMed","title":"The mechanism of evagination of imaginal discs of Drosophila melanogaster : II. Studies on trypsin-accelerated evagination","title-short":"The mechanism of evagination of imaginal discs ofDrosophila melanogaster","volume":"178","author":[{"family":"Fekete","given":"Eva"},{"family":"Fristrom","given":"Dianne"},{"family":"Kiss","given":"Istvan"},{"family":"Fristrom","given":"James W."}],"issued":{"date-parts":[["1975",6]]}}},{"id":255,"uris":["http://zotero.org/users/9849344/items/HJL83B7K"],"itemData":{"id":255,"type":"article-journal","abstract":"The shape and arrangement of cells in leg discs of Drosophila melanogaster at different stages of evagination were examined by scanning electron microscopy. The observations indicate that the change in shape of the disc during evagination is largely a result of cell rearrangement. This process involves small movements of many cells within the disc epithelium while close associations between neighboring cells are maintained.","container-title":"Developmental Biology","DOI":"10.1016/0012-1606(76)90296-7","ISSN":"0012-1606","issue":"2","journalAbbreviation":"Developmental Biology","language":"en","page":"163-171","source":"ScienceDirect","title":"The mechanism of evagination of imaginal discs of Drosophila melanogaster,: III. Evidence for cell rearrangement","title-short":"The mechanism of evagination of imaginal discs of Drosophila melanogaster,","volume":"54","author":[{"family":"Fristrom","given":"Dianne"}],"issued":{"date-parts":[["1976",12,1]]}}}],"schema":"https://github.com/citation-style-language/schema/raw/master/csl-citation.json"} </w:instrText>
      </w:r>
      <w:r w:rsidR="000A5C84">
        <w:fldChar w:fldCharType="separate"/>
      </w:r>
      <w:r w:rsidR="00955DA7">
        <w:rPr>
          <w:noProof/>
        </w:rPr>
        <w:t>(Fekete et al., 1975; D. Fristrom, 1976)</w:t>
      </w:r>
      <w:r w:rsidR="000A5C84">
        <w:fldChar w:fldCharType="end"/>
      </w:r>
      <w:r w:rsidR="00955DA7">
        <w:t xml:space="preserve">. This has been challenged by the idea that in the leg disc changes in apical cell shape could drive evagination. In the leg, similar to the wing disc, cells are elongated circumferentially. After evagination, these patterns of elongation resolve, providing a unidirectional extension mechanism without the need for rearrangements </w:t>
      </w:r>
      <w:r w:rsidR="00955DA7">
        <w:lastRenderedPageBreak/>
        <w:fldChar w:fldCharType="begin"/>
      </w:r>
      <w:r w:rsidR="00955DA7">
        <w:instrText xml:space="preserve"> ADDIN ZOTERO_ITEM CSL_CITATION {"citationID":"u7s4dGrk","properties":{"formattedCitation":"(Condic et al., 1991)","plainCitation":"(Condic et al., 1991)","noteIndex":0},"citationItems":[{"id":135,"uris":["http://zotero.org/users/9849344/items/N9YGNE9L"],"itemData":{"id":135,"type":"article-journal","abstract":"Imaginal discs of Drosophila are simple epithelial tissues that undergo dramatic changes in shape during metamorphosis, including elongation to form adult appendages such as legs and wings. We have examined the cellular basis of leg disc morphogenesis by staining filamentous actin to outline cell boundaries in discs and observing cell shapes with scanning confocal laser microscopy (SCLM). Surprisingly, we found that prior to the onset of morphogenesis, cells in the dorsal-lateral regions of leg discs are compressed in the proximaldistal axis and greatly elongated circumferentially. These cells are also asymmetric in the apical-basal axis, being more elongated in the apical-most region of the cell than they are subapically, and frequently contacting different sets of neighbors apically and basally. Elongated cells were first observed in early third instar discs, and persisted through several rounds of cell division as the discs matured. During appendage elongation in vivo and trypsin-accelerated elongation in vitro, these highly asymmetric cells became isometric. As the apical cell profiles changed shape, apical and basal cell contacts came into register. Measurements of apical cell dimensions suggest that changes in cell shape account for most of the elongation in the basitarsal and tibial leg segments between 0 and 6h after puparium formation (AP). The conversion of a stable population of anisometric cells to isometric dimensions constitutes a novel mechanism for altering the proportions of an epithelial sheet during development.","container-title":"Development","language":"en","page":"23-33","source":"Zotero","title":"Apical cell shape changes during Drosophila imaginal leg disc elongation: a novel morphogenetic mechanism","volume":"111","author":[{"family":"Condic","given":"M L"},{"family":"Fristrom","given":"D"},{"family":"Fristrom","given":"J W"}],"issued":{"date-parts":[["1991"]]}}}],"schema":"https://github.com/citation-style-language/schema/raw/master/csl-citation.json"} </w:instrText>
      </w:r>
      <w:r w:rsidR="00955DA7">
        <w:fldChar w:fldCharType="separate"/>
      </w:r>
      <w:r w:rsidR="00955DA7">
        <w:rPr>
          <w:noProof/>
        </w:rPr>
        <w:t>(Condic et al., 1991)</w:t>
      </w:r>
      <w:r w:rsidR="00955DA7">
        <w:fldChar w:fldCharType="end"/>
      </w:r>
      <w:r w:rsidR="00955DA7">
        <w:t>.</w:t>
      </w:r>
      <w:r w:rsidR="002412E3">
        <w:t xml:space="preserve"> Interestingly cells are more elongated apically than basally, suggesting that this mechanism is executed at the apical junctional network.</w:t>
      </w:r>
      <w:r w:rsidR="00955DA7">
        <w:t xml:space="preserve"> </w:t>
      </w:r>
      <w:r w:rsidR="00A31C17">
        <w:t xml:space="preserve">The same laboratory suggested also an involvement for inhomogeneous cell area increase in </w:t>
      </w:r>
      <w:r w:rsidR="000144AF">
        <w:t>in the wing pouch during</w:t>
      </w:r>
      <w:r w:rsidR="00A31C17">
        <w:t xml:space="preserve"> morphogenesis </w:t>
      </w:r>
      <w:r w:rsidR="00A31C17">
        <w:fldChar w:fldCharType="begin"/>
      </w:r>
      <w:r w:rsidR="00A31C17">
        <w:instrText xml:space="preserve"> ADDIN ZOTERO_ITEM CSL_CITATION {"citationID":"67E66dyS","properties":{"formattedCitation":"(D. K. Fristrom &amp; J. W. Fristrom, 1993)","plainCitation":"(D. K. Fristrom &amp; J. W. Fristrom, 1993)","noteIndex":0},"citationItems":[{"id":948,"uris":["http://zotero.org/users/9849344/items/ILFUE94V"],"itemData":{"id":948,"type":"chapter","container-title":"The development of Drosophila melanogaster","page":"843-897","publisher":"Cold Spring Harbor Laboratory Press","title":"The metamorphic development of the adult epidermis","volume":"2","author":[{"literal":"D. K. Fristrom"},{"literal":"J. W. Fristrom"}],"issued":{"date-parts":[["1993"]]}}}],"schema":"https://github.com/citation-style-language/schema/raw/master/csl-citation.json"} </w:instrText>
      </w:r>
      <w:r w:rsidR="00A31C17">
        <w:fldChar w:fldCharType="separate"/>
      </w:r>
      <w:r w:rsidR="00A31C17">
        <w:rPr>
          <w:noProof/>
        </w:rPr>
        <w:t>(D. K. Fristrom &amp; J. W. Fristrom, 1993)</w:t>
      </w:r>
      <w:r w:rsidR="00A31C17">
        <w:fldChar w:fldCharType="end"/>
      </w:r>
      <w:r w:rsidR="00A31C17">
        <w:t>.</w:t>
      </w:r>
      <w:r w:rsidR="00BE4A2F">
        <w:t xml:space="preserve"> </w:t>
      </w:r>
      <w:r w:rsidR="00955DA7">
        <w:t>However</w:t>
      </w:r>
      <w:r w:rsidR="00A31C17">
        <w:t>,</w:t>
      </w:r>
      <w:r w:rsidR="00955DA7">
        <w:t xml:space="preserve"> th</w:t>
      </w:r>
      <w:r w:rsidR="00A31C17">
        <w:t>ese</w:t>
      </w:r>
      <w:r w:rsidR="00955DA7">
        <w:t xml:space="preserve"> novel morphogenetic concept</w:t>
      </w:r>
      <w:r w:rsidR="00A31C17">
        <w:t>s</w:t>
      </w:r>
      <w:r w:rsidR="00955DA7">
        <w:t xml:space="preserve"> ha</w:t>
      </w:r>
      <w:r w:rsidR="00A31C17">
        <w:t>ve</w:t>
      </w:r>
      <w:r w:rsidR="00955DA7">
        <w:t xml:space="preserve"> not been further explored and more recent research has </w:t>
      </w:r>
      <w:r w:rsidR="00A31C17">
        <w:t>focused on rearrangements and cell divisions</w:t>
      </w:r>
      <w:r w:rsidR="000144AF">
        <w:t xml:space="preserve"> in the future blade region</w:t>
      </w:r>
      <w:r w:rsidR="00A31C17">
        <w:t xml:space="preserve">. Notably research on evagination has mostly been focusing on the expansion </w:t>
      </w:r>
      <w:r w:rsidR="000144AF">
        <w:t>of the wing</w:t>
      </w:r>
      <w:r w:rsidR="00A31C17">
        <w:t xml:space="preserve"> from 4 hAPF up to </w:t>
      </w:r>
      <w:r w:rsidR="00940F99">
        <w:t>8 hAPF. From 4.5 to 5 hAPF Diaz de la </w:t>
      </w:r>
      <w:proofErr w:type="spellStart"/>
      <w:r w:rsidR="00940F99">
        <w:t>Loza</w:t>
      </w:r>
      <w:proofErr w:type="spellEnd"/>
      <w:r w:rsidR="00940F99">
        <w:t> et al., observe a decrease in cell shape anisotropy and cell rearrangements</w:t>
      </w:r>
      <w:r w:rsidR="008D0322">
        <w:t>, w</w:t>
      </w:r>
      <w:r w:rsidR="00940F99">
        <w:t>hereas from 6 hAPF onwards, no rearrangements but</w:t>
      </w:r>
      <w:r w:rsidR="008D0322">
        <w:t xml:space="preserve"> an increase in</w:t>
      </w:r>
      <w:r w:rsidR="00940F99">
        <w:t xml:space="preserve"> cell area </w:t>
      </w:r>
      <w:r w:rsidR="008D0322">
        <w:t>is</w:t>
      </w:r>
      <w:r w:rsidR="00940F99">
        <w:t xml:space="preserve"> observed</w:t>
      </w:r>
      <w:r w:rsidR="008D0322">
        <w:t xml:space="preserve"> </w:t>
      </w:r>
      <w:r w:rsidR="008D0322">
        <w:fldChar w:fldCharType="begin"/>
      </w:r>
      <w:r w:rsidR="008D0322">
        <w:instrText xml:space="preserve"> ADDIN ZOTERO_ITEM CSL_CITATION {"citationID":"BxbGbxFm","properties":{"formattedCitation":"(Diaz-de-la-Loza et al., 2018)","plainCitation":"(Diaz-de-la-Loza et al., 2018)","noteIndex":0},"citationItems":[{"id":149,"uris":["http://zotero.org/users/9849344/items/B2LFDG7N"],"itemData":{"id":149,"type":"article-journal","abstract":"Epithelial tissues can elongate in two dimensions by polarized cell intercalation, oriented cell division, or cell shape change, owing to local or global actomyosin contractile forces acting in the plane of the tissue. In addition, epithelia can undergo morphogenetic change in three dimensions. We show that elongation of the wings and legs of Drosophila involves a columnar-to-cuboidal cell shape change that reduces cell height and expands cell width. Remodeling of the apical extracellular matrix by the Stubble protease and basal matrix by MMP1/2 proteases induces wing and leg elongation. Matrix remodeling does not occur in the haltere, a limb that fails to elongate. Limb elongation is made anisotropic by planar polarized Myosin-II, which drives convergent extension along the proximal-distal axis. Subsequently, Myosin-II relocalizes to lateral membranes to accelerate columnar-to-cuboidal transition and isotropic tissue expansion. Thus, matrix remodeling induces dynamic changes in actomyosin contractility to drive epithelial morphogenesis in three dimensions.","container-title":"Developmental Cell","DOI":"10.1016/j.devcel.2018.06.006","ISSN":"15345807","issue":"1","journalAbbreviation":"Developmental Cell","language":"en","page":"23-39.e5","source":"DOI.org (Crossref)","title":"Apical and Basal Matrix Remodeling Control Epithelial Morphogenesis","volume":"46","author":[{"family":"Diaz-de-la-Loza","given":"Maria-del-Carmen"},{"family":"Ray","given":"Robert P."},{"family":"Ganguly","given":"Poulami S."},{"family":"Alt","given":"Silvanus"},{"family":"Davis","given":"John R."},{"family":"Hoppe","given":"Andreas"},{"family":"Tapon","given":"Nic"},{"family":"Salbreux","given":"Guillaume"},{"family":"Thompson","given":"Barry J."}],"issued":{"date-parts":[["2018",7]]}}}],"schema":"https://github.com/citation-style-language/schema/raw/master/csl-citation.json"} </w:instrText>
      </w:r>
      <w:r w:rsidR="008D0322">
        <w:fldChar w:fldCharType="separate"/>
      </w:r>
      <w:r w:rsidR="008D0322">
        <w:rPr>
          <w:noProof/>
        </w:rPr>
        <w:t>(Diaz-de-la-Loza et al., 2018)</w:t>
      </w:r>
      <w:r w:rsidR="008D0322">
        <w:fldChar w:fldCharType="end"/>
      </w:r>
      <w:r w:rsidR="00940F99">
        <w:t xml:space="preserve">. </w:t>
      </w:r>
      <w:r w:rsidR="008D0322">
        <w:t>Accordingly, Diaz de la </w:t>
      </w:r>
      <w:proofErr w:type="spellStart"/>
      <w:r w:rsidR="008D0322">
        <w:t>Loza</w:t>
      </w:r>
      <w:proofErr w:type="spellEnd"/>
      <w:r w:rsidR="008D0322">
        <w:t xml:space="preserve"> et al. suggest a transition from a convergent-extension mechanism at 4-5 hAPF to a homogeneous expansion mechanism at 6-7 hAPF. </w:t>
      </w:r>
      <w:r w:rsidR="00A52A8B">
        <w:t>These results contradict earlier work form Taylor and Adler, who suggest that cell divisions are driving extension from 4-8 hAPF</w:t>
      </w:r>
      <w:r w:rsidR="009D3286">
        <w:t>. Taylor and Adler also suggest a role for convergent extension for eversion from 2-4 hAPF</w:t>
      </w:r>
      <w:r w:rsidR="001C5E45">
        <w:t xml:space="preserve"> </w:t>
      </w:r>
      <w:r w:rsidR="001C5E45">
        <w:fldChar w:fldCharType="begin"/>
      </w:r>
      <w:r w:rsidR="001C5E45">
        <w:instrText xml:space="preserve"> ADDIN ZOTERO_ITEM CSL_CITATION {"citationID":"RT4q7Xhs","properties":{"formattedCitation":"(Taylor &amp; Adler, 2008)","plainCitation":"(Taylor &amp; Adler, 2008)","noteIndex":0},"citationItems":[{"id":592,"uris":["http://zotero.org/users/9849344/items/2K99Y4V4"],"itemData":{"id":592,"type":"article-journal","abstract":"The evagination of Drosophila imaginal discs is a classic system for studying tissue level morphogenesis. Evagination involves a dramatic change in morphology and published data argues that this is mediated by cell shape changes. We have reexamined the evagination of both the leg and wing discs and find that the process involves cell rearrangement and that cell divisions take place during the process. The number of cells across the width of the ptc domain in the wing and the omb domain in the leg decreased as the tissue extended during evagination and we observed cell rearrangement to be common during this period. In addition, almost half of the cells in the region of the leg examined divided between 4 and 8 hr after white prepupae formation. Interestingly, these divisions were not typically oriented parallel to the axis of elongation. Our observations show that disc evagination involves multiple cellular behaviors, as is the case for many other morphogenetic processes.","container-title":"Developmental biology","DOI":"10.1016/j.ydbio.2007.11.009","ISSN":"0012-1606","issue":"2","journalAbbreviation":"Dev Biol","note":"PMID: 18082159\nPMCID: PMC2258245","page":"739-751","source":"PubMed Central","title":"Cell Rearrangement and Cell Division during the Tissue Level Morphogenesis of Evaginating Drosophila Imaginal Discs","volume":"313","author":[{"family":"Taylor","given":"Job"},{"family":"Adler","given":"Paul N."}],"issued":{"date-parts":[["2008",1,15]]}}}],"schema":"https://github.com/citation-style-language/schema/raw/master/csl-citation.json"} </w:instrText>
      </w:r>
      <w:r w:rsidR="001C5E45">
        <w:fldChar w:fldCharType="separate"/>
      </w:r>
      <w:r w:rsidR="001C5E45">
        <w:rPr>
          <w:noProof/>
        </w:rPr>
        <w:t>(Taylor &amp; Adler, 2008)</w:t>
      </w:r>
      <w:r w:rsidR="001C5E45">
        <w:fldChar w:fldCharType="end"/>
      </w:r>
      <w:r w:rsidR="009D3286">
        <w:t xml:space="preserve">. </w:t>
      </w:r>
    </w:p>
    <w:p w14:paraId="0264F32C" w14:textId="62F26D78" w:rsidR="00CC543D" w:rsidRDefault="009D3286" w:rsidP="006F7EC6">
      <w:pPr>
        <w:spacing w:line="360" w:lineRule="auto"/>
        <w:jc w:val="both"/>
      </w:pPr>
      <w:r>
        <w:t>Less attention has been given to the mechanisms that lead to the formation of the bilayer and the folding along the DV boundar</w:t>
      </w:r>
      <w:r w:rsidR="001C5E45">
        <w:t>y</w:t>
      </w:r>
      <w:r>
        <w:t xml:space="preserve">. This process has been shown to be largely independent of the PE as mentioned above </w:t>
      </w:r>
      <w:r>
        <w:fldChar w:fldCharType="begin"/>
      </w:r>
      <w:r w:rsidR="000A4E95">
        <w:instrText xml:space="preserve"> ADDIN ZOTERO_ITEM CSL_CITATION {"citationID":"BoLuS5US","properties":{"formattedCitation":"(Aldaz et al., 2013; Milner et al., 1984)","plainCitation":"(Aldaz et al., 2013; Milner et al., 1984)","noteIndex":0},"citationItems":[{"id":913,"uris":["http://zotero.org/users/9849344/items/LPHD56P2"],"itemData":{"id":913,"type":"article-journal","abstract":"The motor protein non-muscle myosin II is a major driver of the movements that sculpt three-dimensional organs from two-dimensional epithelia. The machinery of morphogenesis is well established but the logic of its control remains unclear in complex organs. Here we use live imaging and ex vivo culture to report a dual role of myosin II in regulating the development of the Drosophila wing. First, myosin II drives the contraction of a ring of cells that surround the squamous peripodial epithelium, providing the force to fold the whole disc through about 90°. Second, myosin II is needed to allow the squamous cells to expand and then retract at the end of eversion. The combination of genetics and live imaging allows us to describe and understand the tissue dynamics, and the logic of force generation needed to transform a relatively simple imaginal disc into a more complex and three-dimensional adult wing.","container-title":"Nature Communications","DOI":"10.1038/ncomms2763","ISSN":"2041-1723","journalAbbreviation":"Nat Commun","language":"eng","note":"PMID: 23612302\nPMCID: PMC3736102","page":"1761","source":"PubMed","title":"Dual role of myosin II during Drosophila imaginal disc metamorphosis","volume":"4","author":[{"family":"Aldaz","given":"Silvia"},{"family":"Escudero","given":"Luis M."},{"family":"Freeman","given":"Matthew"}],"issued":{"date-parts":[["2013"]]}}},{"id":909,"uris":["http://zotero.org/users/9849344/items/4X73FBM7"],"itemData":{"id":909,"type":"article-journal","abstract":"The thin region of the peripodial membrane is confined to the area overlying the distal anlagen in thoracic discs. During the early stages of evagination the peripodial membrane is greatly stretched, but does not rupture. The appendage then evaginates through the stalk, probably by means of a contraction of the peripodial membrane. The cells of the peripodial membrane of leg and wing discs persist and differentiate sheets of trichomes characteristic of the ventral and lateral thorax. This is discussed in relation to imaginal disc fate maps.","container-title":"Wilhelm Roux's Archives of Developmental Biology","DOI":"10.1007/BF00848893","ISSN":"0340-0794","issue":"3","journalAbbreviation":"Wilehm Roux Arch Dev Biol","language":"eng","note":"PMID: 28305459","page":"180-186","source":"PubMed","title":"The role of the peripodial membrane of leg and wing imaginal discs of Drosophila melanogaster during evagination and differentiation in vitro","volume":"193","author":[{"family":"Milner","given":"Martin J."},{"family":"Bleasby","given":"Alison J."},{"family":"Kelly","given":"Susan L."}],"issued":{"date-parts":[["1984",5]]}}}],"schema":"https://github.com/citation-style-language/schema/raw/master/csl-citation.json"} </w:instrText>
      </w:r>
      <w:r>
        <w:fldChar w:fldCharType="separate"/>
      </w:r>
      <w:r w:rsidR="001C5E45">
        <w:rPr>
          <w:noProof/>
        </w:rPr>
        <w:t>(Aldaz et al., 2013; Milner et al., 1984)</w:t>
      </w:r>
      <w:r>
        <w:fldChar w:fldCharType="end"/>
      </w:r>
      <w:r>
        <w:t>, but constitutes the most dramatic change in 3D morphology during evagination.</w:t>
      </w:r>
      <w:r w:rsidR="007573BD">
        <w:t xml:space="preserve"> </w:t>
      </w:r>
      <w:r w:rsidR="002412E3">
        <w:t>Fristrom and Fristrom suggest that the DV-boundary performs ‘hinging’ action</w:t>
      </w:r>
      <w:r w:rsidR="007573BD">
        <w:t xml:space="preserve"> though wedge shaped cells</w:t>
      </w:r>
      <w:r w:rsidR="002412E3">
        <w:t xml:space="preserve"> to bring dorsal and ventral together</w:t>
      </w:r>
      <w:r w:rsidR="007573BD">
        <w:t xml:space="preserve">, but also point out that this must be accommodated by differential expansion in the tissue due to its 3D geometry. Moreover, unfolding of the wing disc folds could substantially contribute to the process. Lastly a potential role for basal-basal junction in formation of the double layer is ruled out buy the observation that basal junctions do not form until 9-10 hAPF </w:t>
      </w:r>
      <w:r w:rsidR="007573BD">
        <w:fldChar w:fldCharType="begin"/>
      </w:r>
      <w:r w:rsidR="007573BD">
        <w:instrText xml:space="preserve"> ADDIN ZOTERO_ITEM CSL_CITATION {"citationID":"VUjVzQJX","properties":{"unsorted":true,"formattedCitation":"(D. Fristrom &amp; Fristrom, 1975; D. K. Fristrom &amp; J. W. Fristrom, 1993)","plainCitation":"(D. Fristrom &amp; Fristrom, 1975; D. K. Fristrom &amp; J. W. Fristrom, 1993)","noteIndex":0},"citationItems":[{"id":242,"uris":["http://zotero.org/users/9849344/items/LBXBGNN4"],"itemData":{"id":242,"type":"article-journal","abstract":"Morphological and ultrastructural observations of evaginating discs are presented along with studies of the biochemical and cellular effects of inhibitors of evagination, particularly cytochalasin B (CB). The ultrastructure of the evaginating disc is described with special reference to elements which might be important in evagination, specifically microfilaments and microtubules. There is circumstantial evidence that CB sensitive microfilaments distributed along the basal cell surface may play a role in evagination. No effects of CB were found on β-ecdysone-stimulated synthetic activities. A model for the evagination of appendages from imaginal discs which requires both cell flattening and cell rearrangement is presented. Some implications of the model for mosaic and cell lineage studies are discussed.","container-title":"Developmental Biology","DOI":"10.1016/0012-1606(75)90127-X","ISSN":"0012-1606","issue":"1","journalAbbreviation":"Developmental Biology","language":"en","page":"1-23","source":"ScienceDirect","title":"The mechanism of evagination of imaginal discs of Drosophila melanogaster: I. General considerations","title-short":"The mechanism of evagination of imaginal discs of Drosophila melanogaster","volume":"43","author":[{"family":"Fristrom","given":"Dianne"},{"family":"Fristrom","given":"James W."}],"issued":{"date-parts":[["1975",3,1]]}}},{"id":948,"uris":["http://zotero.org/users/9849344/items/ILFUE94V"],"itemData":{"id":948,"type":"chapter","container-title":"The development of Drosophila melanogaster","page":"843-897","publisher":"Cold Spring Harbor Laboratory Press","title":"The metamorphic development of the adult epidermis","volume":"2","author":[{"literal":"D. K. Fristrom"},{"literal":"J. W. Fristrom"}],"issued":{"date-parts":[["1993"]]}}}],"schema":"https://github.com/citation-style-language/schema/raw/master/csl-citation.json"} </w:instrText>
      </w:r>
      <w:r w:rsidR="007573BD">
        <w:fldChar w:fldCharType="separate"/>
      </w:r>
      <w:r w:rsidR="007573BD">
        <w:rPr>
          <w:noProof/>
        </w:rPr>
        <w:t>(D. Fristrom &amp; Fristrom, 1975; D. K. Fristrom &amp; J. W. Fristrom, 1993)</w:t>
      </w:r>
      <w:r w:rsidR="007573BD">
        <w:fldChar w:fldCharType="end"/>
      </w:r>
      <w:r w:rsidR="007573BD">
        <w:t xml:space="preserve">. </w:t>
      </w:r>
      <w:r w:rsidR="000144AF">
        <w:t xml:space="preserve">Generally, the complex </w:t>
      </w:r>
      <w:r w:rsidR="00E27A8D">
        <w:t xml:space="preserve">change in 3D </w:t>
      </w:r>
      <w:r w:rsidR="000144AF">
        <w:t>geometry of the wing pouch</w:t>
      </w:r>
      <w:r w:rsidR="00E27A8D">
        <w:t xml:space="preserve"> necessitates an in-depth temporal and spatial analysis to dissect cellular contributions to tissue shape during eversion. </w:t>
      </w:r>
    </w:p>
    <w:p w14:paraId="320EF61A" w14:textId="54ACFBC3" w:rsidR="00326D01" w:rsidRDefault="00E27A8D" w:rsidP="00C93FCD">
      <w:pPr>
        <w:pStyle w:val="Heading4"/>
      </w:pPr>
      <w:r>
        <w:t>The role of ECM for evagination</w:t>
      </w:r>
    </w:p>
    <w:p w14:paraId="5050F92B" w14:textId="0C5FDDEF" w:rsidR="000A4E95" w:rsidRDefault="00C93FCD" w:rsidP="000A4E95">
      <w:pPr>
        <w:spacing w:line="360" w:lineRule="auto"/>
        <w:jc w:val="both"/>
      </w:pPr>
      <w:r>
        <w:t xml:space="preserve">An important mechanical and property of epithelia is the extracellular matrix. </w:t>
      </w:r>
      <w:r w:rsidR="00046FCF">
        <w:t>W</w:t>
      </w:r>
      <w:r>
        <w:t xml:space="preserve">ing disc evagination is accelerated </w:t>
      </w:r>
      <w:r w:rsidR="000A4E95">
        <w:t>ex vivo</w:t>
      </w:r>
      <w:r>
        <w:t xml:space="preserve"> if </w:t>
      </w:r>
      <w:r w:rsidR="000A4E95">
        <w:t xml:space="preserve">ECM is removed by trypsin. </w:t>
      </w:r>
      <w:r w:rsidR="00046FCF">
        <w:t>Yet</w:t>
      </w:r>
      <w:r w:rsidR="000A4E95">
        <w:t xml:space="preserve">, </w:t>
      </w:r>
      <w:proofErr w:type="spellStart"/>
      <w:r w:rsidR="000A4E95">
        <w:t>trypsination</w:t>
      </w:r>
      <w:proofErr w:type="spellEnd"/>
      <w:r w:rsidR="000A4E95">
        <w:t xml:space="preserve"> only leads to </w:t>
      </w:r>
      <w:r w:rsidR="000A4E95">
        <w:lastRenderedPageBreak/>
        <w:t xml:space="preserve">successful accelerated evagination if discs had minimum 5h of prior exposure to </w:t>
      </w:r>
      <w:r w:rsidR="000A4E95">
        <w:sym w:font="Symbol" w:char="F062"/>
      </w:r>
      <w:r w:rsidR="00046FCF">
        <w:noBreakHyphen/>
      </w:r>
      <w:r w:rsidR="000A4E95">
        <w:t>ecdysone</w:t>
      </w:r>
      <w:r w:rsidR="0032129E">
        <w:t>, correspond</w:t>
      </w:r>
      <w:r w:rsidR="00046FCF">
        <w:t>ing</w:t>
      </w:r>
      <w:r w:rsidR="0032129E">
        <w:t xml:space="preserve"> to 0 hAPF. Larval wing disc</w:t>
      </w:r>
      <w:r w:rsidR="002B5ECF">
        <w:t>s</w:t>
      </w:r>
      <w:r w:rsidR="0032129E">
        <w:t xml:space="preserve"> </w:t>
      </w:r>
      <w:r w:rsidR="00046FCF">
        <w:t>that</w:t>
      </w:r>
      <w:r w:rsidR="0032129E">
        <w:t xml:space="preserve"> were not exposed to</w:t>
      </w:r>
      <w:r w:rsidR="00046FCF">
        <w:t xml:space="preserve"> </w:t>
      </w:r>
      <w:r w:rsidR="0032129E">
        <w:sym w:font="Symbol" w:char="F062"/>
      </w:r>
      <w:r w:rsidR="00046FCF">
        <w:noBreakHyphen/>
      </w:r>
      <w:r w:rsidR="0032129E">
        <w:t xml:space="preserve">ecdysone prior to trypsin exposure do not evaginate, but flatten </w:t>
      </w:r>
      <w:r w:rsidR="00046FCF">
        <w:t>in</w:t>
      </w:r>
      <w:r w:rsidR="0032129E">
        <w:t xml:space="preserve"> their apical-basal height. </w:t>
      </w:r>
      <w:r w:rsidR="00046FCF">
        <w:t>A</w:t>
      </w:r>
      <w:r w:rsidR="0032129E">
        <w:t xml:space="preserve">ny changes in cell height, no matter if their occur during evagination or not, appear to be energy dependent and involve </w:t>
      </w:r>
      <w:r w:rsidR="002B5ECF">
        <w:t xml:space="preserve">myosin </w:t>
      </w:r>
      <w:r w:rsidR="002B5ECF">
        <w:fldChar w:fldCharType="begin"/>
      </w:r>
      <w:r w:rsidR="002B5ECF">
        <w:instrText xml:space="preserve"> ADDIN ZOTERO_ITEM CSL_CITATION {"citationID":"rzBKTWzX","properties":{"formattedCitation":"(Fekete et al., 1975)","plainCitation":"(Fekete et al., 1975)","noteIndex":0},"citationItems":[{"id":966,"uris":["http://zotero.org/users/9849344/items/CQCNW6RA"],"itemData":{"id":966,"type":"article-journal","abstract":"The effects of trypsin treatment on thein vitro evagination of imaginal discs under different conditions are investigated. It is found that trypsin accelerates the evagination of dises which have previously been exposed to ecdysonein vivo orin vitro. Substances which inhibit ecdysone-induced (unaccelerated) evagination, such as Cytochalasin B, Concanavalin A and Mycostatin also inhibit trypsin-accelerated evagination.On the cellular level, evagination is associated with the flattening of the disc cells. However, immature discs (i.e., those which have not been exposed to ecdysone) and discs pretreated with Cytochalasin B do not evaginate in response to trypsin even though pronounced cell flattening occurs. Cell flattening is an energy requiring process since it does not occur in response to trypsin treatment in the presence of oligomycin or nitrogen We conclude that cell flattening is an active process that takes place during evagination but which does not itself produce evagination. An alternative mechanism for evagination may involve cell rearrangement. Trypsinization could facilitate both cell flattening and cell rearrangement by reducing intercellular adhesiveness.","container-title":"Wilhelm Roux's Archives of Developmental Biology","DOI":"10.1007/BF00848392","ISSN":"0340-0794","issue":"2","journalAbbreviation":"Wilehm Roux Arch Dev Biol","language":"eng","note":"PMID: 28304931","page":"123-138","source":"PubMed","title":"The mechanism of evagination of imaginal discs of Drosophila melanogaster : II. Studies on trypsin-accelerated evagination","title-short":"The mechanism of evagination of imaginal discs ofDrosophila melanogaster","volume":"178","author":[{"family":"Fekete","given":"Eva"},{"family":"Fristrom","given":"Dianne"},{"family":"Kiss","given":"Istvan"},{"family":"Fristrom","given":"James W."}],"issued":{"date-parts":[["1975",6]]}}}],"schema":"https://github.com/citation-style-language/schema/raw/master/csl-citation.json"} </w:instrText>
      </w:r>
      <w:r w:rsidR="002B5ECF">
        <w:fldChar w:fldCharType="separate"/>
      </w:r>
      <w:r w:rsidR="002B5ECF">
        <w:rPr>
          <w:noProof/>
        </w:rPr>
        <w:t>(Fekete et al., 1975)</w:t>
      </w:r>
      <w:r w:rsidR="002B5ECF">
        <w:fldChar w:fldCharType="end"/>
      </w:r>
      <w:r w:rsidR="0032129E">
        <w:t xml:space="preserve">. </w:t>
      </w:r>
      <w:r w:rsidR="002B5ECF">
        <w:t xml:space="preserve">These results have two important consequences. First, maintenance of larval wing disc shape, especially apicobasal height is ECM dependent and second temporally regulated degradation of ECM might play a role for evagination. </w:t>
      </w:r>
    </w:p>
    <w:p w14:paraId="1D44937A" w14:textId="5EE44C98" w:rsidR="00046FCF" w:rsidRDefault="00046FCF" w:rsidP="000A4E95">
      <w:pPr>
        <w:spacing w:line="360" w:lineRule="auto"/>
        <w:jc w:val="both"/>
      </w:pPr>
      <w:r>
        <w:t>Knockdown of collagen IV</w:t>
      </w:r>
      <w:r w:rsidR="0047041A">
        <w:t xml:space="preserve"> produced in the fat body</w:t>
      </w:r>
      <w:r>
        <w:t xml:space="preserve"> leads to the same flattening</w:t>
      </w:r>
      <w:r w:rsidR="0047041A">
        <w:t xml:space="preserve"> in larval wing discs</w:t>
      </w:r>
      <w:r>
        <w:t xml:space="preserve"> that is observed with trypsin treatment</w:t>
      </w:r>
      <w:r w:rsidR="0047041A">
        <w:t xml:space="preserve">, indicating that collagen is synthesized by the fat body, and incorporated into the basement membrane and that the basement membrane is necessary for proper wing disc shape </w:t>
      </w:r>
      <w:r w:rsidR="0047041A">
        <w:fldChar w:fldCharType="begin"/>
      </w:r>
      <w:r w:rsidR="0047041A">
        <w:instrText xml:space="preserve"> ADDIN ZOTERO_ITEM CSL_CITATION {"citationID":"Hemm0O9M","properties":{"formattedCitation":"(Pastor-Pareja &amp; Xu, 2011)","plainCitation":"(Pastor-Pareja &amp; Xu, 2011)","noteIndex":0},"citationItems":[{"id":826,"uris":["http://zotero.org/users/9849344/items/SAX2WMKN"],"itemData":{"id":826,"type":"article-journal","abstract":"Basement membranes (BMs) are resilient polymer structures that surround organs in all animals. Tissues, however, undergo extensive morphological changes during development. It is not known whether the assembly of BM components plays an active morphogenetic role. To study in vivo the biogenesis and assembly of Collagen IV, the main constituent of BMs, we used a GFP-based RNAi method (iGFPi) designed to knock down any GFP-trapped protein in Drosophila. We found with this method that Collagen IV is synthesized by the fat body, secreted to the hemolymph (insect blood), and continuously incorporated into the BMs of the larva. We also show that incorporation of Collagen IV determines organ shape, first by mechanically constricting cells and second through recruitment of Perlecan, which counters constriction by Collagen IV. Our results uncover incorporation of Collagen IV and Perlecan into BMs as a major determinant of organ shape and animal form.","container-title":"Developmental cell","DOI":"10.1016/j.devcel.2011.06.026","ISSN":"1534-5807","issue":"2","journalAbbreviation":"Dev Cell","note":"PMID: 21839919\nPMCID: PMC4153364","page":"245-256","source":"PubMed Central","title":"Shaping Cells and Organs in Drosophila by Opposing Roles of Fat Body-Secreted Collagen IV and Perlecan","volume":"21","author":[{"family":"Pastor-Pareja","given":"José Carlos"},{"family":"Xu","given":"Tian"}],"issued":{"date-parts":[["2011",8,16]]}}}],"schema":"https://github.com/citation-style-language/schema/raw/master/csl-citation.json"} </w:instrText>
      </w:r>
      <w:r w:rsidR="0047041A">
        <w:fldChar w:fldCharType="separate"/>
      </w:r>
      <w:r w:rsidR="0047041A">
        <w:rPr>
          <w:noProof/>
        </w:rPr>
        <w:t>(Pastor-Pareja &amp; Xu, 2011)</w:t>
      </w:r>
      <w:r w:rsidR="0047041A">
        <w:fldChar w:fldCharType="end"/>
      </w:r>
      <w:r w:rsidR="0047041A">
        <w:t>.</w:t>
      </w:r>
      <w:r w:rsidR="000E3DE2">
        <w:t xml:space="preserve"> </w:t>
      </w:r>
      <w:r w:rsidR="00771083">
        <w:t xml:space="preserve">Consequentially, the role of basal ECM to maintain and generate tissue shape has recently gained attention. As the wing disc grows, the cells of the wing pouch extent their height and the curvature of the wing pouch increases, forming </w:t>
      </w:r>
      <w:r w:rsidR="00225B5A">
        <w:t xml:space="preserve">a thick </w:t>
      </w:r>
      <w:r w:rsidR="00771083">
        <w:t xml:space="preserve">dome. </w:t>
      </w:r>
      <w:r w:rsidR="00947D22">
        <w:t>Computational approaches suggest that while the cellular actomyosin is required for generating epithelial bending, ECM pre</w:t>
      </w:r>
      <w:r w:rsidR="00947D22">
        <w:noBreakHyphen/>
        <w:t xml:space="preserve">strain maintains the shape. </w:t>
      </w:r>
      <w:r w:rsidR="007C003C">
        <w:t>Moreover,</w:t>
      </w:r>
      <w:r w:rsidR="00947D22">
        <w:t xml:space="preserve"> acute inhibition of myosin contractility</w:t>
      </w:r>
      <w:r w:rsidR="00225B5A">
        <w:t>, unlike ECM degradation,</w:t>
      </w:r>
      <w:r w:rsidR="00947D22">
        <w:t xml:space="preserve"> does not impact tissue shape </w:t>
      </w:r>
      <w:r w:rsidR="00947D22">
        <w:fldChar w:fldCharType="begin"/>
      </w:r>
      <w:r w:rsidR="00947D22">
        <w:instrText xml:space="preserve"> ADDIN ZOTERO_ITEM CSL_CITATION {"citationID":"Qup5ceEz","properties":{"formattedCitation":"(Nematbakhsh et al., 2020)","plainCitation":"(Nematbakhsh et al., 2020)","noteIndex":0},"citationItems":[{"id":145,"uris":["http://zotero.org/users/9849344/items/A6S4F6VG"],"itemData":{"id":145,"type":"article-journal","abstract":"Epithelial sheets define organ architecture during development. Here, we employed an iterative multiscale computational modeling and quantitative experimental approach to decouple direct and indirect effects of actomyosin-generated forces, nuclear positioning, extracellular matrix, and cell-cell adhesion in shaping Drosophila wing imaginal discs. Basally generated actomyosin forces generate epithelial bending of the wing disc pouch. Surprisingly, acute pharmacological inhibition of ROCK-driven actomyosin contractility does not impact the maintenance of tissue height or curved shape. Computational simulations show that ECM tautness provides only a minor contribution to modulating tissue shape. Instead, passive ECM pre-strain serves to maintain the shape independent from actomyosin contractility. These results provide general insight into how the subcellular forces are generated and maintained within individual cells to induce tissue curvature. Thus, the results suggest an important design principle of separable contributions from ECM prestrain and actomyosin tension during epithelial organogenesis and homeostasis.","container-title":"PLOS Computational Biology","DOI":"10.1371/journal.pcbi.1008105","ISSN":"1553-7358","issue":"8","journalAbbreviation":"PLoS Comput Biol","language":"en","page":"e1008105","source":"DOI.org (Crossref)","title":"Epithelial organ shape is generated by patterned actomyosin contractility and maintained by the extracellular matrix","volume":"16","author":[{"family":"Nematbakhsh","given":"Ali"},{"family":"Levis","given":"Megan"},{"family":"Kumar","given":"Nilay"},{"family":"Chen","given":"Weitao"},{"family":"Zartman","given":"Jeremiah J."},{"family":"Alber","given":"Mark"}],"editor":[{"family":"Maini","given":"Philip K."}],"issued":{"date-parts":[["2020",8,20]]}}}],"schema":"https://github.com/citation-style-language/schema/raw/master/csl-citation.json"} </w:instrText>
      </w:r>
      <w:r w:rsidR="00947D22">
        <w:fldChar w:fldCharType="separate"/>
      </w:r>
      <w:r w:rsidR="00947D22">
        <w:rPr>
          <w:noProof/>
        </w:rPr>
        <w:t>(Nematbakhsh et al., 2020)</w:t>
      </w:r>
      <w:r w:rsidR="00947D22">
        <w:fldChar w:fldCharType="end"/>
      </w:r>
      <w:r w:rsidR="00947D22">
        <w:t xml:space="preserve">. </w:t>
      </w:r>
      <w:r w:rsidR="000E3DE2">
        <w:t xml:space="preserve">A recent preprint </w:t>
      </w:r>
      <w:r w:rsidR="00351AFA">
        <w:t xml:space="preserve">addresses the interaction between cell layer and ECM during growth and </w:t>
      </w:r>
      <w:r w:rsidR="001F4CAC">
        <w:t xml:space="preserve">suggest that </w:t>
      </w:r>
      <w:r w:rsidR="00C617B6">
        <w:t>spatial growth anisotropy between ECM and the cell layer lead to epithelial doming</w:t>
      </w:r>
      <w:r w:rsidR="001F4CAC">
        <w:t xml:space="preserve"> </w:t>
      </w:r>
      <w:r w:rsidR="001F4CAC">
        <w:fldChar w:fldCharType="begin"/>
      </w:r>
      <w:r w:rsidR="001F4CAC">
        <w:instrText xml:space="preserve"> ADDIN ZOTERO_ITEM CSL_CITATION {"citationID":"Hc0a6W28","properties":{"formattedCitation":"(Harmansa et al., 2022)","plainCitation":"(Harmansa et al., 2022)","noteIndex":0},"citationItems":[{"id":291,"uris":["http://zotero.org/users/9849344/items/5NIAI5FL"],"itemData":{"id":291,"type":"report","abstract":"The final size and shape of organs results from volume expansion by growth and shape changes by contractility. Complex morphologies arise from differences in growth rate between tissues. We address here how differential growth drives epithelial thickening and doming during the morphogenesis of the growing Drosophila wing imaginal disc. We report that 3D morphology results from elastic deformation due to differential growth between the epithelial cell layer and its enveloping extracellular matrix (ECM). Furthermore, the ECM envelope exhibits differential growth anisotropy (i.e. anisotropic expansion in 3D), growing in-plane on one side, but out of plane on the other side. The elasticity, anisotropy and morphogenesis is fully captured by a mechanical bilayer model. Moreover, differential expression of the Matrix metalloproteinase MMP2 controls growth anisotropy of the two ECM layers. This study shows that the ECM is a controllable mechanical constraint whose intrinsic growth anisotropy directs tissue morphogenesis in a developing organ.","language":"en","license":"© 2022, Posted by Cold Spring Harbor Laboratory. This pre-print is available under a Creative Commons License (Attribution-NonCommercial-NoDerivs 4.0 International), CC BY-NC-ND 4.0, as described at http://creativecommons.org/licenses/by-nc-nd/4.0/","note":"DOI: 10.1101/2022.07.19.500615\nsection: New Results\ntype: article","page":"2022.07.19.500615","publisher":"bioRxiv","source":"bioRxiv","title":"Growth anisotropy of the extracellular matrix drives mechanics in a developing organ","URL":"https://www.biorxiv.org/content/10.1101/2022.07.19.500615v1","author":[{"family":"Harmansa","given":"Stefan"},{"family":"Erlich","given":"Alexander"},{"family":"Eloy","given":"Christophe"},{"family":"Zurlo","given":"Giuseppe"},{"family":"Lecuit","given":"Thomas"}],"accessed":{"date-parts":[["2022",8,12]]},"issued":{"date-parts":[["2022",7,20]]}}}],"schema":"https://github.com/citation-style-language/schema/raw/master/csl-citation.json"} </w:instrText>
      </w:r>
      <w:r w:rsidR="001F4CAC">
        <w:fldChar w:fldCharType="separate"/>
      </w:r>
      <w:r w:rsidR="001F4CAC">
        <w:rPr>
          <w:noProof/>
        </w:rPr>
        <w:t>(Harmansa et al., 2022)</w:t>
      </w:r>
      <w:r w:rsidR="001F4CAC">
        <w:fldChar w:fldCharType="end"/>
      </w:r>
      <w:r w:rsidR="00C617B6">
        <w:t xml:space="preserve">. </w:t>
      </w:r>
      <w:r w:rsidR="001F4CAC">
        <w:t xml:space="preserve">These intriguing, preliminary results highlight another potential role of the basal ECM for wing disc </w:t>
      </w:r>
      <w:r w:rsidR="00CF5F50">
        <w:t>shape</w:t>
      </w:r>
      <w:r w:rsidR="001F4CAC">
        <w:t xml:space="preserve"> which is complementary to the role of basal relaxation during fold formation </w:t>
      </w:r>
      <w:r w:rsidR="001F4CAC">
        <w:fldChar w:fldCharType="begin"/>
      </w:r>
      <w:r w:rsidR="001F4CAC">
        <w:instrText xml:space="preserve"> ADDIN ZOTERO_ITEM CSL_CITATION {"citationID":"K1nokifn","properties":{"formattedCitation":"(Sui et al., 2018)","plainCitation":"(Sui et al., 2018)","noteIndex":0},"citationItems":[{"id":748,"uris":["http://zotero.org/users/9849344/items/8R8TBSH7"],"itemData":{"id":748,"type":"article-journal","abstract":"Epithelial folding transforms simple sheets of cells into complex three-dimensional tissues and organs during animal development. Epithelial folding has mainly been attributed to mechanical forces generated by an apically localized actomyosin network, however, contributions of forces generated at basal and lateral cell surfaces remain largely unknown. Here we show that a local decrease of basal tension and an increased lateral tension, but not apical constriction, drive the formation of two neighboring folds in developing Drosophila wing imaginal discs. Spatially defined reduction of extracellular matrix density results in local decrease of basal tension in the first fold; fluctuations in F-actin lead to increased lateral tension in the second fold. Simulations using a 3D vertex model show that the two distinct mechanisms can drive epithelial folding. Our combination of lateral and basal tension measurements with a mechanical tissue model reveals how simple modulations of surface and edge tension drive complex three-dimensional morphological changes.","container-title":"Nature Communications","DOI":"10.1038/s41467-018-06497-3","ISSN":"2041-1723","issue":"1","journalAbbreviation":"Nat Commun","language":"eng","note":"PMID: 30397306\nPMCID: PMC6218478","page":"4620","source":"PubMed","title":"Differential lateral and basal tension drive folding of Drosophila wing discs through two distinct mechanisms","volume":"9","author":[{"family":"Sui","given":"Liyuan"},{"family":"Alt","given":"Silvanus"},{"family":"Weigert","given":"Martin"},{"family":"Dye","given":"Natalie"},{"family":"Eaton","given":"Suzanne"},{"family":"Jug","given":"Florian"},{"family":"Myers","given":"Eugene W."},{"family":"Jülicher","given":"Frank"},{"family":"Salbreux","given":"Guillaume"},{"family":"Dahmann","given":"Christian"}],"issued":{"date-parts":[["2018",11,5]]}}}],"schema":"https://github.com/citation-style-language/schema/raw/master/csl-citation.json"} </w:instrText>
      </w:r>
      <w:r w:rsidR="001F4CAC">
        <w:fldChar w:fldCharType="separate"/>
      </w:r>
      <w:r w:rsidR="001F4CAC">
        <w:rPr>
          <w:noProof/>
        </w:rPr>
        <w:t>(Sui et al., 2018)</w:t>
      </w:r>
      <w:r w:rsidR="001F4CAC">
        <w:fldChar w:fldCharType="end"/>
      </w:r>
      <w:r w:rsidR="001F4CAC">
        <w:t xml:space="preserve">. </w:t>
      </w:r>
    </w:p>
    <w:p w14:paraId="3CBD1803" w14:textId="2988788D" w:rsidR="0019530E" w:rsidRDefault="004D593A" w:rsidP="000A4E95">
      <w:pPr>
        <w:spacing w:line="360" w:lineRule="auto"/>
        <w:jc w:val="both"/>
      </w:pPr>
      <w:r>
        <w:t>Collagen IV is cleaved after 2hr of exposure to 20-hydroxy</w:t>
      </w:r>
      <w:r w:rsidR="00CF5F50">
        <w:t xml:space="preserve">ecdysone, its cleavage products can be detected by western blot in early prepupa stages, increase up to 2-3 days APF and only decrease at </w:t>
      </w:r>
      <w:proofErr w:type="spellStart"/>
      <w:r w:rsidR="00CF5F50">
        <w:t>eclosion</w:t>
      </w:r>
      <w:proofErr w:type="spellEnd"/>
      <w:r w:rsidR="00CF5F50">
        <w:t xml:space="preserve"> </w:t>
      </w:r>
      <w:r w:rsidR="00CF5F50">
        <w:fldChar w:fldCharType="begin"/>
      </w:r>
      <w:r w:rsidR="00CF5F50">
        <w:instrText xml:space="preserve"> ADDIN ZOTERO_ITEM CSL_CITATION {"citationID":"ki5xpGXJ","properties":{"formattedCitation":"(Fessler et al., 1993)","plainCitation":"(Fessler et al., 1993)","noteIndex":0},"citationItems":[{"id":131,"uris":["http://zotero.org/users/9849344/items/2R3LM28G"],"itemData":{"id":131,"type":"article-journal","abstract":"Breakdown of basement membranes is an important step in the controlled rearrangement of cells during metamorphosis, cell migration, and metastatic spread of tumor cells. One of our two laboratories found a unique collagenous peptide that only appears during metamorphosis of Drosophila melanogaster. The other laboratory previously reported that during 20-hydroxyecdysoneinduced eversion of Drosophila imaginal discs a glycoprotein named gp125 arises (Birr et al., 1990). We show that these two peptides are identical and that they are formed from basement membrane collagen IV. Cleavage occurs at an imperfection of this homotrimeric collagen helix between residues 755/756 in the sequence CALDE/IKMPAK. The peptide is the carboxyl fragment, 100,647 Mr, as derived from the amino acid sequence of the collagen 1(IV) chain. The corresponding amino fragment was also recovered from a disulﬁde-linked aggregate. This speciﬁc cleavage supports the concept of highly targeted, controlled breakdown of basement membranes during metamorphosis. Furthermore, these cuts occur at strategic sites of the predicted supramolecular network of collagen IV molecules of Drosophila basement membranes.","container-title":"Development","DOI":"10.1242/dev.117.3.1061","ISSN":"1477-9129, 0950-1991","issue":"3","language":"en","page":"1061-1069","source":"DOI.org (Crossref)","title":"Site-specific cleavage of basement membrane collagen IV during Drosophila metamorphosis","volume":"117","author":[{"family":"Fessler","given":"L.I."},{"family":"Condic","given":"M.L."},{"family":"Nelson","given":"R.E."},{"family":"Fessler","given":"J.H."},{"family":"Fristrom","given":"J.W."}],"issued":{"date-parts":[["1993",3,1]]}}}],"schema":"https://github.com/citation-style-language/schema/raw/master/csl-citation.json"} </w:instrText>
      </w:r>
      <w:r w:rsidR="00CF5F50">
        <w:fldChar w:fldCharType="separate"/>
      </w:r>
      <w:r w:rsidR="00CF5F50">
        <w:rPr>
          <w:noProof/>
        </w:rPr>
        <w:t>(Fessler et al., 1993)</w:t>
      </w:r>
      <w:r w:rsidR="00CF5F50">
        <w:fldChar w:fldCharType="end"/>
      </w:r>
      <w:r w:rsidR="00CF5F50">
        <w:t xml:space="preserve">. </w:t>
      </w:r>
      <w:r w:rsidR="0019530E">
        <w:t xml:space="preserve">ECM dynamics and cleavage are regulated by different </w:t>
      </w:r>
      <w:r w:rsidR="00522AD7">
        <w:t>proteases</w:t>
      </w:r>
      <w:r w:rsidR="0019530E">
        <w:t>, which are specific to basal or apical ECM</w:t>
      </w:r>
      <w:r w:rsidR="002E3F92">
        <w:t xml:space="preserve">. </w:t>
      </w:r>
      <w:r w:rsidR="009E4B71">
        <w:t xml:space="preserve">Collagen degradation is regulated by </w:t>
      </w:r>
      <w:r w:rsidR="0019530E" w:rsidRPr="00E17934">
        <w:t>Matrix metalloproteinase 1</w:t>
      </w:r>
      <w:r w:rsidR="009E4B71" w:rsidRPr="00E17934">
        <w:t xml:space="preserve"> and 2</w:t>
      </w:r>
      <w:r w:rsidR="0019530E" w:rsidRPr="00E17934">
        <w:t> (Mmp1</w:t>
      </w:r>
      <w:r w:rsidR="009E4B71" w:rsidRPr="00E17934">
        <w:t>/2</w:t>
      </w:r>
      <w:r w:rsidR="00E17934">
        <w:t xml:space="preserve">) </w:t>
      </w:r>
      <w:r w:rsidR="009E4B71">
        <w:t xml:space="preserve">and the </w:t>
      </w:r>
      <w:r w:rsidR="00E17934" w:rsidRPr="00E17934">
        <w:t>Tissue inhibitor of metalloproteinases (</w:t>
      </w:r>
      <w:proofErr w:type="spellStart"/>
      <w:r w:rsidR="00E17934" w:rsidRPr="00E17934">
        <w:t>Timp</w:t>
      </w:r>
      <w:proofErr w:type="spellEnd"/>
      <w:r w:rsidR="00E17934" w:rsidRPr="00E17934">
        <w:t>)</w:t>
      </w:r>
      <w:r w:rsidR="00E17934">
        <w:t>.</w:t>
      </w:r>
      <w:r w:rsidR="008E5FF4">
        <w:t xml:space="preserve"> </w:t>
      </w:r>
      <w:r w:rsidR="00B64848">
        <w:t>Both</w:t>
      </w:r>
      <w:r w:rsidR="008E5FF4">
        <w:t xml:space="preserve"> </w:t>
      </w:r>
      <w:proofErr w:type="spellStart"/>
      <w:r w:rsidR="00B64848">
        <w:t>Mmps</w:t>
      </w:r>
      <w:proofErr w:type="spellEnd"/>
      <w:r w:rsidR="00B64848">
        <w:t xml:space="preserve"> have membrane tethered and secreted isoforms and are inactive until an autoinhibitory region is cleaved </w:t>
      </w:r>
      <w:r w:rsidR="008E5FF4">
        <w:fldChar w:fldCharType="begin"/>
      </w:r>
      <w:r w:rsidR="008E5FF4">
        <w:instrText xml:space="preserve"> ADDIN ZOTERO_ITEM CSL_CITATION {"citationID":"yXmxE1Hl","properties":{"formattedCitation":"(LaFever et al., 2017)","plainCitation":"(LaFever et al., 2017)","noteIndex":0},"citationItems":[{"id":981,"uris":["http://zotero.org/users/9849344/items/746UPNTS"],"itemData":{"id":981,"type":"article-journal","abstract":"Matrix metalloproteinases (MMPs) are extracellular proteases that can cleave extracellular matrix and alter signaling pathways. They have been implicated in many disease states, but it has been difficult to understand the contribution of individual MMPs, as there are over 20 MMPs in vertebrates. The vertebrate MMPs have overlapping substrates, they exhibit genetic redundancy and compensation, and pharmacological inhibitors are non-specific. In contrast, there are only two MMP genes in Drosophila, DmMmp1 and DmMmp2, which makes Drosophila an attractive system to analyze the basis of MMP specificity. Previously, Drosophila MMPs have been categorized by their pericellular localization, as Mmp1 appeared to be secreted and Mmp2 appeared to be membrane-anchored, suggesting that protein localization was the critical distinction in this small MMP family. We report here that products of both genes are found at the cell surface and released into media. Additionally, we show that products of both genes contain GPI-anchors, and unexpectedly, that GPI-anchored MMPs promote cell adhesion when they are rendered inactive. Finally, by using new reagents and assays, we show that the two MMPs cleave different substrates, suggesting that this is the important distinction within this smallest MMP family.","container-title":"Scientific Reports","DOI":"10.1038/srep44560","ISSN":"2045-2322","issue":"1","journalAbbreviation":"Sci Rep","language":"en","license":"2017 The Author(s)","note":"number: 1\npublisher: Nature Publishing Group","page":"44560","source":"www.nature.com","title":"Both Drosophila matrix metalloproteinases have released and membrane-tethered forms but have different substrates","volume":"7","author":[{"family":"LaFever","given":"Kimberly S."},{"family":"Wang","given":"Xiaoxi"},{"family":"Page-McCaw","given":"Patrick"},{"family":"Bhave","given":"Gautam"},{"family":"Page-McCaw","given":"Andrea"}],"issued":{"date-parts":[["2017",3,16]]}}}],"schema":"https://github.com/citation-style-language/schema/raw/master/csl-citation.json"} </w:instrText>
      </w:r>
      <w:r w:rsidR="008E5FF4">
        <w:fldChar w:fldCharType="separate"/>
      </w:r>
      <w:r w:rsidR="008E5FF4">
        <w:rPr>
          <w:noProof/>
        </w:rPr>
        <w:t>(LaFever et al., 2017)</w:t>
      </w:r>
      <w:r w:rsidR="008E5FF4">
        <w:fldChar w:fldCharType="end"/>
      </w:r>
      <w:r w:rsidR="00B64848">
        <w:t>.</w:t>
      </w:r>
      <w:r w:rsidR="00E17934">
        <w:t xml:space="preserve"> Mmp1 is necessary for collagen removal around 3 hAPF in </w:t>
      </w:r>
      <w:r w:rsidR="0019530E">
        <w:t>the wing disc</w:t>
      </w:r>
      <w:r w:rsidR="000511BA">
        <w:t>, as the pouch forms a wing bilaye</w:t>
      </w:r>
      <w:r w:rsidR="004C78A2">
        <w:t>r</w:t>
      </w:r>
      <w:r w:rsidR="00E17934">
        <w:t xml:space="preserve"> </w:t>
      </w:r>
      <w:r w:rsidR="00E17934">
        <w:fldChar w:fldCharType="begin"/>
      </w:r>
      <w:r w:rsidR="00E17934">
        <w:instrText xml:space="preserve"> ADDIN ZOTERO_ITEM CSL_CITATION {"citationID":"765uK8OS","properties":{"formattedCitation":"(De las Heras et al., 2018)","plainCitation":"(De las Heras et al., 2018)","noteIndex":0},"citationItems":[{"id":973,"uris":["http://zotero.org/users/9849344/items/4WY3ENCL"],"itemData":{"id":973,"type":"article-journal","abstract":"Although the specific form of an organ is frequently important for its function, the mechanisms underlying organ shape are largely unknown. In Drosophila, the wings and halteres, homologous appendages of the second and third thoracic segments, respectively, bear different forms: wings are flat, whereas halteres are globular, and yet both characteristic shapes are essential for a normal flight. The Hox gene Ultrabithorax (Ubx) governs the difference between wing and haltere development, but how Ubx function in the appendages prevents or allows flat or globular shapes is unknown. Here, we show that Ubx downregulates Matrix metalloproteinase 1 (Mmp1) expression in the haltere pouch at early pupal stage, which in turn prevents the rapid clearance of Collagen IV compared with the wing disc. This difference is instrumental in determining cell shape changes, expansion of the disc and apposition of dorsal and ventral layers, all of these phenotypic traits being characteristic of wing pouch development. Our results suggest that Ubx regulates organ shape by controlling Mmp1 expression, and the extent and timing of extracellular matrix degradation.","container-title":"Development","DOI":"10.1242/dev.161844","ISSN":"0950-1991","issue":"13","journalAbbreviation":"Development","page":"dev161844","source":"Silverchair","title":"The Drosophila Hox gene Ultrabithorax controls appendage shape by regulating extracellular matrix dynamics","volume":"145","author":[{"family":"De las Heras","given":"José M."},{"family":"García-Cortés","given":"Celia"},{"family":"Foronda","given":"David"},{"family":"Pastor-Pareja","given":"José Carlos"},{"family":"Shashidhara","given":"L. S."},{"family":"Sánchez-Herrero","given":"Ernesto"}],"issued":{"date-parts":[["2018",7,9]]}}}],"schema":"https://github.com/citation-style-language/schema/raw/master/csl-citation.json"} </w:instrText>
      </w:r>
      <w:r w:rsidR="00E17934">
        <w:fldChar w:fldCharType="separate"/>
      </w:r>
      <w:r w:rsidR="00E17934">
        <w:rPr>
          <w:noProof/>
        </w:rPr>
        <w:t>(De las Heras et al., 2018)</w:t>
      </w:r>
      <w:r w:rsidR="00E17934">
        <w:fldChar w:fldCharType="end"/>
      </w:r>
      <w:r w:rsidR="00E17934">
        <w:t xml:space="preserve">. </w:t>
      </w:r>
      <w:r w:rsidR="000511BA">
        <w:t xml:space="preserve">Moreover, </w:t>
      </w:r>
      <w:r w:rsidR="000511BA" w:rsidRPr="000511BA">
        <w:rPr>
          <w:i/>
          <w:iCs/>
        </w:rPr>
        <w:t>Mmp1</w:t>
      </w:r>
      <w:r w:rsidR="000511BA">
        <w:t xml:space="preserve"> </w:t>
      </w:r>
      <w:r w:rsidR="000511BA">
        <w:lastRenderedPageBreak/>
        <w:t xml:space="preserve">and </w:t>
      </w:r>
      <w:r w:rsidR="000511BA" w:rsidRPr="000511BA">
        <w:rPr>
          <w:i/>
          <w:iCs/>
        </w:rPr>
        <w:t>Mmp2</w:t>
      </w:r>
      <w:r w:rsidR="000511BA">
        <w:rPr>
          <w:i/>
          <w:iCs/>
        </w:rPr>
        <w:t xml:space="preserve"> </w:t>
      </w:r>
      <w:r w:rsidR="000511BA">
        <w:t xml:space="preserve">are both expressed in the stalk of wing imaginal discs and are critical for disc eversion and invasion of the larval epithelium </w:t>
      </w:r>
      <w:r w:rsidR="000511BA">
        <w:fldChar w:fldCharType="begin"/>
      </w:r>
      <w:r w:rsidR="000511BA">
        <w:instrText xml:space="preserve"> ADDIN ZOTERO_ITEM CSL_CITATION {"citationID":"YRtOcqKB","properties":{"formattedCitation":"(Srivastava et al., 2007)","plainCitation":"(Srivastava et al., 2007)","noteIndex":0},"citationItems":[{"id":976,"uris":["http://zotero.org/users/9849344/items/D58FBQPA"],"itemData":{"id":976,"type":"article-journal","container-title":"Proceedings of the National Academy of Sciences","DOI":"10.1073/pnas.0611666104","issue":"8","note":"publisher: Proceedings of the National Academy of Sciences","page":"2721-2726","source":"pnas.org (Atypon)","title":"Basement membrane remodeling is essential for Drosophila disc eversion and tumor invasion","volume":"104","author":[{"family":"Srivastava","given":"Ajay"},{"family":"Pastor-Pareja","given":"Jose Carlos"},{"family":"Igaki","given":"Tatsushi"},{"family":"Pagliarini","given":"Raymond"},{"family":"Xu","given":"Tian"}],"issued":{"date-parts":[["2007",2,20]]}}}],"schema":"https://github.com/citation-style-language/schema/raw/master/csl-citation.json"} </w:instrText>
      </w:r>
      <w:r w:rsidR="000511BA">
        <w:fldChar w:fldCharType="separate"/>
      </w:r>
      <w:r w:rsidR="000511BA">
        <w:rPr>
          <w:noProof/>
        </w:rPr>
        <w:t>(Srivastava et al., 2007)</w:t>
      </w:r>
      <w:r w:rsidR="000511BA">
        <w:fldChar w:fldCharType="end"/>
      </w:r>
      <w:r w:rsidR="000511BA">
        <w:t xml:space="preserve">. </w:t>
      </w:r>
    </w:p>
    <w:p w14:paraId="4A602ACC" w14:textId="3D5AC4FE" w:rsidR="00885DFA" w:rsidRDefault="001E3A08" w:rsidP="009E332B">
      <w:pPr>
        <w:spacing w:line="360" w:lineRule="auto"/>
        <w:jc w:val="both"/>
      </w:pPr>
      <w:r>
        <w:t>In</w:t>
      </w:r>
      <w:r w:rsidR="00885DFA">
        <w:t xml:space="preserve"> 1993 Appel et al., </w:t>
      </w:r>
      <w:r w:rsidR="005B2F83">
        <w:t xml:space="preserve">showed that the apical ECM protease </w:t>
      </w:r>
      <w:r w:rsidR="005B2F83" w:rsidRPr="005B2F83">
        <w:rPr>
          <w:i/>
          <w:iCs/>
        </w:rPr>
        <w:t xml:space="preserve">Stubble (Sb) </w:t>
      </w:r>
      <w:r w:rsidR="005B2F83">
        <w:t xml:space="preserve">is expressed at puparium formation and </w:t>
      </w:r>
      <w:r w:rsidR="002835FB">
        <w:t>S</w:t>
      </w:r>
      <w:r w:rsidR="005B2F83">
        <w:t>b mutant leg discs are delayed in evagination.</w:t>
      </w:r>
      <w:r w:rsidR="002835FB">
        <w:t xml:space="preserve"> </w:t>
      </w:r>
      <w:r w:rsidR="00EE0CB5">
        <w:t xml:space="preserve">This early expression of an apical protease is in accordance with reports that both apical and basal matrix are remodeled during the </w:t>
      </w:r>
      <w:r w:rsidR="00EE0CB5" w:rsidRPr="00EE0CB5">
        <w:t>columnar-to-cuboidal cell shape</w:t>
      </w:r>
      <w:r w:rsidR="00EE0CB5">
        <w:t xml:space="preserve"> changes at wing expansion (5-7 hAPF).</w:t>
      </w:r>
      <w:r w:rsidR="009347C1">
        <w:t xml:space="preserve"> Interestingly the apical ECM, visualized by the large ZP-domain protein Dumpy (DP-YFP), is removed completely, while the basal ECM, visualized by </w:t>
      </w:r>
      <w:r w:rsidR="009347C1" w:rsidRPr="009347C1">
        <w:rPr>
          <w:i/>
          <w:iCs/>
        </w:rPr>
        <w:t>Drosophila</w:t>
      </w:r>
      <w:r w:rsidR="009347C1">
        <w:t xml:space="preserve"> Collagen IV </w:t>
      </w:r>
      <w:r w:rsidR="009347C1" w:rsidRPr="009347C1">
        <w:t>(Collagen IV α2-subunit, encoded by </w:t>
      </w:r>
      <w:proofErr w:type="spellStart"/>
      <w:r w:rsidR="009347C1" w:rsidRPr="009347C1">
        <w:rPr>
          <w:i/>
          <w:iCs/>
        </w:rPr>
        <w:t>viking</w:t>
      </w:r>
      <w:proofErr w:type="spellEnd"/>
      <w:r w:rsidR="009347C1" w:rsidRPr="009347C1">
        <w:t xml:space="preserve">, </w:t>
      </w:r>
      <w:proofErr w:type="spellStart"/>
      <w:r w:rsidR="009347C1" w:rsidRPr="009347C1">
        <w:t>Vkg</w:t>
      </w:r>
      <w:proofErr w:type="spellEnd"/>
      <w:r w:rsidR="009347C1" w:rsidRPr="009347C1">
        <w:t>-GFP)</w:t>
      </w:r>
      <w:r w:rsidR="009347C1">
        <w:t xml:space="preserve"> remains partially in place</w:t>
      </w:r>
      <w:r w:rsidR="00E71C2A">
        <w:t xml:space="preserve"> </w:t>
      </w:r>
      <w:r w:rsidR="00E71C2A">
        <w:fldChar w:fldCharType="begin"/>
      </w:r>
      <w:r w:rsidR="00E71C2A">
        <w:instrText xml:space="preserve"> ADDIN ZOTERO_ITEM CSL_CITATION {"citationID":"pFw3GFgN","properties":{"formattedCitation":"(Diaz-de-la-Loza et al., 2018)","plainCitation":"(Diaz-de-la-Loza et al., 2018)","noteIndex":0},"citationItems":[{"id":149,"uris":["http://zotero.org/users/9849344/items/B2LFDG7N"],"itemData":{"id":149,"type":"article-journal","abstract":"Epithelial tissues can elongate in two dimensions by polarized cell intercalation, oriented cell division, or cell shape change, owing to local or global actomyosin contractile forces acting in the plane of the tissue. In addition, epithelia can undergo morphogenetic change in three dimensions. We show that elongation of the wings and legs of Drosophila involves a columnar-to-cuboidal cell shape change that reduces cell height and expands cell width. Remodeling of the apical extracellular matrix by the Stubble protease and basal matrix by MMP1/2 proteases induces wing and leg elongation. Matrix remodeling does not occur in the haltere, a limb that fails to elongate. Limb elongation is made anisotropic by planar polarized Myosin-II, which drives convergent extension along the proximal-distal axis. Subsequently, Myosin-II relocalizes to lateral membranes to accelerate columnar-to-cuboidal transition and isotropic tissue expansion. Thus, matrix remodeling induces dynamic changes in actomyosin contractility to drive epithelial morphogenesis in three dimensions.","container-title":"Developmental Cell","DOI":"10.1016/j.devcel.2018.06.006","ISSN":"15345807","issue":"1","journalAbbreviation":"Developmental Cell","language":"en","page":"23-39.e5","source":"DOI.org (Crossref)","title":"Apical and Basal Matrix Remodeling Control Epithelial Morphogenesis","volume":"46","author":[{"family":"Diaz-de-la-Loza","given":"Maria-del-Carmen"},{"family":"Ray","given":"Robert P."},{"family":"Ganguly","given":"Poulami S."},{"family":"Alt","given":"Silvanus"},{"family":"Davis","given":"John R."},{"family":"Hoppe","given":"Andreas"},{"family":"Tapon","given":"Nic"},{"family":"Salbreux","given":"Guillaume"},{"family":"Thompson","given":"Barry J."}],"issued":{"date-parts":[["2018",7]]}}}],"schema":"https://github.com/citation-style-language/schema/raw/master/csl-citation.json"} </w:instrText>
      </w:r>
      <w:r w:rsidR="00E71C2A">
        <w:fldChar w:fldCharType="separate"/>
      </w:r>
      <w:r w:rsidR="00E71C2A">
        <w:rPr>
          <w:noProof/>
        </w:rPr>
        <w:t>(Diaz-de-la-Loza et al., 2018)</w:t>
      </w:r>
      <w:r w:rsidR="00E71C2A">
        <w:fldChar w:fldCharType="end"/>
      </w:r>
      <w:r w:rsidR="009347C1">
        <w:t>.</w:t>
      </w:r>
      <w:r w:rsidR="00725806">
        <w:t xml:space="preserve"> The inhibition apical and basal proteases or knockdown of </w:t>
      </w:r>
      <w:r w:rsidR="00725806" w:rsidRPr="00725806">
        <w:rPr>
          <w:i/>
          <w:iCs/>
        </w:rPr>
        <w:t>Stubble</w:t>
      </w:r>
      <w:r w:rsidR="00725806">
        <w:rPr>
          <w:i/>
          <w:iCs/>
        </w:rPr>
        <w:t xml:space="preserve"> </w:t>
      </w:r>
      <w:r w:rsidR="00725806">
        <w:t xml:space="preserve">and overexpression of </w:t>
      </w:r>
      <w:proofErr w:type="spellStart"/>
      <w:r w:rsidR="00725806" w:rsidRPr="00725806">
        <w:rPr>
          <w:i/>
          <w:iCs/>
        </w:rPr>
        <w:t>Timp</w:t>
      </w:r>
      <w:proofErr w:type="spellEnd"/>
      <w:r w:rsidR="00725806">
        <w:rPr>
          <w:i/>
          <w:iCs/>
        </w:rPr>
        <w:t xml:space="preserve"> </w:t>
      </w:r>
      <w:r w:rsidR="00725806">
        <w:t xml:space="preserve">blocks the elongation of the wing </w:t>
      </w:r>
      <w:r w:rsidR="00725806">
        <w:fldChar w:fldCharType="begin"/>
      </w:r>
      <w:r w:rsidR="00725806">
        <w:instrText xml:space="preserve"> ADDIN ZOTERO_ITEM CSL_CITATION {"citationID":"ksgkzRAk","properties":{"formattedCitation":"(Diaz-de-la-Loza et al., 2018)","plainCitation":"(Diaz-de-la-Loza et al., 2018)","noteIndex":0},"citationItems":[{"id":149,"uris":["http://zotero.org/users/9849344/items/B2LFDG7N"],"itemData":{"id":149,"type":"article-journal","abstract":"Epithelial tissues can elongate in two dimensions by polarized cell intercalation, oriented cell division, or cell shape change, owing to local or global actomyosin contractile forces acting in the plane of the tissue. In addition, epithelia can undergo morphogenetic change in three dimensions. We show that elongation of the wings and legs of Drosophila involves a columnar-to-cuboidal cell shape change that reduces cell height and expands cell width. Remodeling of the apical extracellular matrix by the Stubble protease and basal matrix by MMP1/2 proteases induces wing and leg elongation. Matrix remodeling does not occur in the haltere, a limb that fails to elongate. Limb elongation is made anisotropic by planar polarized Myosin-II, which drives convergent extension along the proximal-distal axis. Subsequently, Myosin-II relocalizes to lateral membranes to accelerate columnar-to-cuboidal transition and isotropic tissue expansion. Thus, matrix remodeling induces dynamic changes in actomyosin contractility to drive epithelial morphogenesis in three dimensions.","container-title":"Developmental Cell","DOI":"10.1016/j.devcel.2018.06.006","ISSN":"15345807","issue":"1","journalAbbreviation":"Developmental Cell","language":"en","page":"23-39.e5","source":"DOI.org (Crossref)","title":"Apical and Basal Matrix Remodeling Control Epithelial Morphogenesis","volume":"46","author":[{"family":"Diaz-de-la-Loza","given":"Maria-del-Carmen"},{"family":"Ray","given":"Robert P."},{"family":"Ganguly","given":"Poulami S."},{"family":"Alt","given":"Silvanus"},{"family":"Davis","given":"John R."},{"family":"Hoppe","given":"Andreas"},{"family":"Tapon","given":"Nic"},{"family":"Salbreux","given":"Guillaume"},{"family":"Thompson","given":"Barry J."}],"issued":{"date-parts":[["2018",7]]}}}],"schema":"https://github.com/citation-style-language/schema/raw/master/csl-citation.json"} </w:instrText>
      </w:r>
      <w:r w:rsidR="00725806">
        <w:fldChar w:fldCharType="separate"/>
      </w:r>
      <w:r w:rsidR="00725806">
        <w:rPr>
          <w:noProof/>
        </w:rPr>
        <w:t>(Diaz-de-la-Loza et al., 2018)</w:t>
      </w:r>
      <w:r w:rsidR="00725806">
        <w:fldChar w:fldCharType="end"/>
      </w:r>
      <w:r w:rsidR="00725806">
        <w:t xml:space="preserve">. </w:t>
      </w:r>
      <w:r w:rsidR="00FD5C08">
        <w:t>Interestingly the morphogenetic transformation between wing and haltere can be attributed by Ultrabithorax (</w:t>
      </w:r>
      <w:proofErr w:type="spellStart"/>
      <w:r w:rsidR="00FD5C08">
        <w:t>Ubx</w:t>
      </w:r>
      <w:proofErr w:type="spellEnd"/>
      <w:r w:rsidR="00FD5C08">
        <w:t xml:space="preserve">) mediated inhibition of apical proteases </w:t>
      </w:r>
      <w:r w:rsidR="00FD5C08" w:rsidRPr="007014F3">
        <w:rPr>
          <w:i/>
          <w:iCs/>
        </w:rPr>
        <w:t>Sb</w:t>
      </w:r>
      <w:r w:rsidR="00FD5C08">
        <w:t xml:space="preserve"> and </w:t>
      </w:r>
      <w:proofErr w:type="spellStart"/>
      <w:r w:rsidR="00FD5C08" w:rsidRPr="007014F3">
        <w:rPr>
          <w:i/>
          <w:iCs/>
        </w:rPr>
        <w:t>Notopleural</w:t>
      </w:r>
      <w:proofErr w:type="spellEnd"/>
      <w:r w:rsidR="00FD5C08">
        <w:t xml:space="preserve"> (</w:t>
      </w:r>
      <w:r w:rsidR="00FD5C08" w:rsidRPr="007014F3">
        <w:rPr>
          <w:i/>
          <w:iCs/>
        </w:rPr>
        <w:t>Np</w:t>
      </w:r>
      <w:r w:rsidR="00FD5C08">
        <w:t xml:space="preserve">) and overexpression of </w:t>
      </w:r>
      <w:r w:rsidR="00FD5C08" w:rsidRPr="007014F3">
        <w:rPr>
          <w:i/>
          <w:iCs/>
        </w:rPr>
        <w:t>Timp</w:t>
      </w:r>
      <w:r w:rsidR="009E332B">
        <w:t>. Both Sb, Np, Mmp1 and Mmp2 are abundant at 4 hAPF wings but, with exception of Mmp2, not in halteres</w:t>
      </w:r>
      <w:r w:rsidR="00FD5C08">
        <w:t xml:space="preserve"> </w:t>
      </w:r>
      <w:r w:rsidR="00FD5C08">
        <w:fldChar w:fldCharType="begin"/>
      </w:r>
      <w:r w:rsidR="00FD5C08">
        <w:instrText xml:space="preserve"> ADDIN ZOTERO_ITEM CSL_CITATION {"citationID":"STotBbpR","properties":{"formattedCitation":"(Diaz-de-la-Loza et al., 2020)","plainCitation":"(Diaz-de-la-Loza et al., 2020)","noteIndex":0},"citationItems":[{"id":281,"uris":["http://zotero.org/users/9849344/items/5M88LEKJ"],"itemData":{"id":281,"type":"article-journal","abstract":"Mutations in the Ultrabithorax (Ubx) gene cause homeotic transformation of the normally two-winged Drosophila into a fourwinged mutant fly. Ubx encodes a HOX family transcription factor that specifies segment identity, including transformation of the second set of wings into rudimentary halteres. Ubx is known to control the expression of many genes that regulate tissue growth and patterning, but how it regulates tissue morphogenesis to reshape the wing into a haltere is still unclear. Here, we show that Ubx acts by repressing the expression of two genes in the haltere, Stubble and Notopleural, both of which encode transmembrane proteases that remodel the apical extracellular matrix to promote wing morphogenesis. In addition, Ubx induces expression of the Tissue inhibitor of metalloproteases in the haltere, which prevents the basal extracellular matrix remodelling necessary for wing morphogenesis. Our results provide a long-awaited explanation for how Ubx controls morphogenetic transformation.","container-title":"Development","DOI":"10.1242/dev.184564","ISSN":"1477-9129, 0950-1991","issue":"5","language":"en","page":"dev184564","source":"DOI.org (Crossref)","title":"Control of tissue morphogenesis by the HOX gene &lt;i&gt;Ultrabithorax&lt;/i&gt;","volume":"147","author":[{"family":"Diaz-de-la-Loza","given":"Maria-del-Carmen"},{"family":"Loker","given":"Ryan"},{"family":"Mann","given":"Richard S."},{"family":"Thompson","given":"Barry J."}],"issued":{"date-parts":[["2020",3,1]]}}}],"schema":"https://github.com/citation-style-language/schema/raw/master/csl-citation.json"} </w:instrText>
      </w:r>
      <w:r w:rsidR="00FD5C08">
        <w:fldChar w:fldCharType="separate"/>
      </w:r>
      <w:r w:rsidR="00FD5C08">
        <w:rPr>
          <w:noProof/>
        </w:rPr>
        <w:t>(Diaz-de-la-Loza et al., 2020)</w:t>
      </w:r>
      <w:r w:rsidR="00FD5C08">
        <w:fldChar w:fldCharType="end"/>
      </w:r>
      <w:r w:rsidR="00FD5C08">
        <w:t>.</w:t>
      </w:r>
    </w:p>
    <w:p w14:paraId="257BF0D8" w14:textId="77777777" w:rsidR="0005605B" w:rsidRPr="0076758A" w:rsidRDefault="0005605B" w:rsidP="0076758A"/>
    <w:bookmarkEnd w:id="5"/>
    <w:p w14:paraId="7037AF19" w14:textId="77777777" w:rsidR="00D4188E" w:rsidRDefault="00D4188E" w:rsidP="00941F0D">
      <w:pPr>
        <w:spacing w:line="360" w:lineRule="auto"/>
        <w:jc w:val="both"/>
      </w:pPr>
      <w:r>
        <w:t xml:space="preserve">___ </w:t>
      </w:r>
    </w:p>
    <w:p w14:paraId="5EC9AF20" w14:textId="0BAC68A8" w:rsidR="007820E7" w:rsidRDefault="00D4188E" w:rsidP="00941F0D">
      <w:pPr>
        <w:spacing w:line="360" w:lineRule="auto"/>
        <w:jc w:val="both"/>
      </w:pPr>
      <w:r>
        <w:t>finish with summary of what we understand and what not (eversion)</w:t>
      </w:r>
    </w:p>
    <w:p w14:paraId="0B13A4F8" w14:textId="404FC310" w:rsidR="00D4188E" w:rsidRDefault="00D4188E" w:rsidP="00941F0D">
      <w:pPr>
        <w:spacing w:line="360" w:lineRule="auto"/>
        <w:jc w:val="both"/>
      </w:pPr>
      <w:r>
        <w:t>How there are novel mechanisms and general mechanisms of 3D shape deformation…</w:t>
      </w:r>
    </w:p>
    <w:p w14:paraId="4EFB1933" w14:textId="120291F2" w:rsidR="008F06E5" w:rsidRDefault="008F06E5" w:rsidP="00941F0D">
      <w:pPr>
        <w:spacing w:line="360" w:lineRule="auto"/>
        <w:jc w:val="both"/>
      </w:pPr>
    </w:p>
    <w:p w14:paraId="07A5B148" w14:textId="77777777" w:rsidR="008F06E5" w:rsidRDefault="008F06E5" w:rsidP="00941F0D">
      <w:pPr>
        <w:spacing w:line="360" w:lineRule="auto"/>
        <w:jc w:val="both"/>
      </w:pPr>
    </w:p>
    <w:p w14:paraId="1E625E4F" w14:textId="7B59DFD7" w:rsidR="00C17BF2" w:rsidRDefault="00C17BF2" w:rsidP="00941F0D">
      <w:pPr>
        <w:spacing w:line="360" w:lineRule="auto"/>
        <w:jc w:val="both"/>
      </w:pPr>
      <w:r>
        <w:t xml:space="preserve">Evagination marks the transition from the wing disc to </w:t>
      </w:r>
      <w:r w:rsidR="00874DA4">
        <w:t xml:space="preserve">the </w:t>
      </w:r>
      <w:r>
        <w:t xml:space="preserve">future evaginated wing that consist of distinct blade, hinge and </w:t>
      </w:r>
      <w:r w:rsidR="00874DA4">
        <w:t xml:space="preserve">thorax. </w:t>
      </w:r>
      <w:r w:rsidR="005F1EB9">
        <w:t>For simplicity I will continue to refer to the wing disc at prepupal stages if the entire structure is concerned until t</w:t>
      </w:r>
      <w:r w:rsidR="00874DA4">
        <w:t>horax fus</w:t>
      </w:r>
      <w:r w:rsidR="005F1EB9">
        <w:t>ion</w:t>
      </w:r>
      <w:r w:rsidR="00874DA4">
        <w:t xml:space="preserve"> around 6 hAPF </w:t>
      </w:r>
      <w:r w:rsidR="00874DA4">
        <w:fldChar w:fldCharType="begin"/>
      </w:r>
      <w:r w:rsidR="00874DA4">
        <w:instrText xml:space="preserve"> ADDIN ZOTERO_ITEM CSL_CITATION {"citationID":"yNFpbuiI","properties":{"formattedCitation":"(Mart\\uc0\\u237{}n-Blanco et al., 2000)","plainCitation":"(Martín-Blanco et al., 2000)","noteIndex":0},"citationItems":[{"id":984,"uris":["http://zotero.org/users/9849344/items/6UEZKRKU"],"itemData":{"id":984,"type":"article-journal","container-title":"Proceedings of the National Academy of Sciences","DOI":"10.1073/pnas.97.14.7888","issue":"14","note":"publisher: Proceedings of the National Academy of Sciences","page":"7888-7893","source":"pnas.org (Atypon)","title":"JNK and decapentaplegic signaling control adhesiveness and cytoskeleton dynamics during thorax closure in Drosophila","volume":"97","author":[{"family":"Martín-Blanco","given":"Enrique"},{"family":"Pastor-Pareja","given":"José C."},{"family":"García-Bellido","given":"Antonio"}],"issued":{"date-parts":[["2000",7,5]]}}}],"schema":"https://github.com/citation-style-language/schema/raw/master/csl-citation.json"} </w:instrText>
      </w:r>
      <w:r w:rsidR="00874DA4">
        <w:fldChar w:fldCharType="separate"/>
      </w:r>
      <w:r w:rsidR="00874DA4" w:rsidRPr="00874DA4">
        <w:rPr>
          <w:rFonts w:ascii="Calibri" w:cs="Calibri"/>
        </w:rPr>
        <w:t>(Martín-Blanco et al., 2000)</w:t>
      </w:r>
      <w:r w:rsidR="00874DA4">
        <w:fldChar w:fldCharType="end"/>
      </w:r>
      <w:r>
        <w:t xml:space="preserve">. </w:t>
      </w:r>
    </w:p>
    <w:p w14:paraId="3EB4D9C5" w14:textId="4F4A8ECE" w:rsidR="009D7B84" w:rsidRDefault="009D7B84">
      <w:r>
        <w:br w:type="page"/>
      </w:r>
    </w:p>
    <w:p w14:paraId="7A554289" w14:textId="57B22A96" w:rsidR="00B83ECC" w:rsidRDefault="00464D7F" w:rsidP="00941F0D">
      <w:pPr>
        <w:spacing w:line="360" w:lineRule="auto"/>
        <w:jc w:val="both"/>
      </w:pPr>
      <w:r>
        <w:lastRenderedPageBreak/>
        <w:t xml:space="preserve"> </w:t>
      </w:r>
    </w:p>
    <w:sectPr w:rsidR="00B83ECC" w:rsidSect="002207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C3A16"/>
    <w:multiLevelType w:val="hybridMultilevel"/>
    <w:tmpl w:val="16504010"/>
    <w:lvl w:ilvl="0" w:tplc="AB98934A">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210C4"/>
    <w:multiLevelType w:val="hybridMultilevel"/>
    <w:tmpl w:val="B52E5B5C"/>
    <w:lvl w:ilvl="0" w:tplc="644E7A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307348"/>
    <w:multiLevelType w:val="hybridMultilevel"/>
    <w:tmpl w:val="53705CA2"/>
    <w:lvl w:ilvl="0" w:tplc="790AD7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BF38DA"/>
    <w:multiLevelType w:val="hybridMultilevel"/>
    <w:tmpl w:val="F4E207F0"/>
    <w:lvl w:ilvl="0" w:tplc="45B6CE0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C75683"/>
    <w:multiLevelType w:val="hybridMultilevel"/>
    <w:tmpl w:val="81BA249A"/>
    <w:lvl w:ilvl="0" w:tplc="A726D8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DA4810"/>
    <w:multiLevelType w:val="hybridMultilevel"/>
    <w:tmpl w:val="DBEA30AC"/>
    <w:lvl w:ilvl="0" w:tplc="9BE2CE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E57054"/>
    <w:multiLevelType w:val="multilevel"/>
    <w:tmpl w:val="969A22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976489041">
    <w:abstractNumId w:val="6"/>
  </w:num>
  <w:num w:numId="2" w16cid:durableId="2090154531">
    <w:abstractNumId w:val="4"/>
  </w:num>
  <w:num w:numId="3" w16cid:durableId="139348463">
    <w:abstractNumId w:val="0"/>
  </w:num>
  <w:num w:numId="4" w16cid:durableId="845629272">
    <w:abstractNumId w:val="1"/>
  </w:num>
  <w:num w:numId="5" w16cid:durableId="708186721">
    <w:abstractNumId w:val="5"/>
  </w:num>
  <w:num w:numId="6" w16cid:durableId="881215310">
    <w:abstractNumId w:val="2"/>
  </w:num>
  <w:num w:numId="7" w16cid:durableId="17862678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6873"/>
    <w:rsid w:val="00003D75"/>
    <w:rsid w:val="00007E55"/>
    <w:rsid w:val="000144AF"/>
    <w:rsid w:val="00014FAF"/>
    <w:rsid w:val="00021612"/>
    <w:rsid w:val="00026480"/>
    <w:rsid w:val="00036FDA"/>
    <w:rsid w:val="00041BCA"/>
    <w:rsid w:val="000423D3"/>
    <w:rsid w:val="00043701"/>
    <w:rsid w:val="00043E81"/>
    <w:rsid w:val="00046FCF"/>
    <w:rsid w:val="000511BA"/>
    <w:rsid w:val="00055DC1"/>
    <w:rsid w:val="0005605B"/>
    <w:rsid w:val="00056EC8"/>
    <w:rsid w:val="00062332"/>
    <w:rsid w:val="00073ED5"/>
    <w:rsid w:val="000753BB"/>
    <w:rsid w:val="00076714"/>
    <w:rsid w:val="00076898"/>
    <w:rsid w:val="000827B2"/>
    <w:rsid w:val="00083611"/>
    <w:rsid w:val="00090BD5"/>
    <w:rsid w:val="000913FD"/>
    <w:rsid w:val="0009417E"/>
    <w:rsid w:val="000971E1"/>
    <w:rsid w:val="000972E3"/>
    <w:rsid w:val="000A1E39"/>
    <w:rsid w:val="000A4E95"/>
    <w:rsid w:val="000A5C84"/>
    <w:rsid w:val="000A7FE1"/>
    <w:rsid w:val="000B3FB8"/>
    <w:rsid w:val="000B5F45"/>
    <w:rsid w:val="000B6595"/>
    <w:rsid w:val="000E3DE2"/>
    <w:rsid w:val="000E4A49"/>
    <w:rsid w:val="000F01FA"/>
    <w:rsid w:val="00103C38"/>
    <w:rsid w:val="00113B72"/>
    <w:rsid w:val="00122EA2"/>
    <w:rsid w:val="00130C49"/>
    <w:rsid w:val="0013110C"/>
    <w:rsid w:val="00132810"/>
    <w:rsid w:val="00141C31"/>
    <w:rsid w:val="0014430D"/>
    <w:rsid w:val="00150A19"/>
    <w:rsid w:val="00153539"/>
    <w:rsid w:val="0015562A"/>
    <w:rsid w:val="00157C59"/>
    <w:rsid w:val="00173AB6"/>
    <w:rsid w:val="0017484F"/>
    <w:rsid w:val="00183C26"/>
    <w:rsid w:val="00185F0E"/>
    <w:rsid w:val="0018611D"/>
    <w:rsid w:val="00187C92"/>
    <w:rsid w:val="00192047"/>
    <w:rsid w:val="0019530E"/>
    <w:rsid w:val="001B44C4"/>
    <w:rsid w:val="001B5B17"/>
    <w:rsid w:val="001B7B08"/>
    <w:rsid w:val="001C5E45"/>
    <w:rsid w:val="001C7F54"/>
    <w:rsid w:val="001E3A08"/>
    <w:rsid w:val="001E730D"/>
    <w:rsid w:val="001F359A"/>
    <w:rsid w:val="001F4CAC"/>
    <w:rsid w:val="001F7D92"/>
    <w:rsid w:val="00212FAE"/>
    <w:rsid w:val="00212FBC"/>
    <w:rsid w:val="00216094"/>
    <w:rsid w:val="002207CB"/>
    <w:rsid w:val="002241D6"/>
    <w:rsid w:val="0022516A"/>
    <w:rsid w:val="00225B5A"/>
    <w:rsid w:val="00225DD6"/>
    <w:rsid w:val="00231B8D"/>
    <w:rsid w:val="00240162"/>
    <w:rsid w:val="002412E3"/>
    <w:rsid w:val="00242398"/>
    <w:rsid w:val="002511BD"/>
    <w:rsid w:val="00260878"/>
    <w:rsid w:val="00261AD2"/>
    <w:rsid w:val="00264190"/>
    <w:rsid w:val="002718EF"/>
    <w:rsid w:val="00272B67"/>
    <w:rsid w:val="00276A90"/>
    <w:rsid w:val="002835FB"/>
    <w:rsid w:val="002855D9"/>
    <w:rsid w:val="00286620"/>
    <w:rsid w:val="0029405B"/>
    <w:rsid w:val="00295B32"/>
    <w:rsid w:val="002A3119"/>
    <w:rsid w:val="002A3DA0"/>
    <w:rsid w:val="002A473B"/>
    <w:rsid w:val="002B592F"/>
    <w:rsid w:val="002B5ECF"/>
    <w:rsid w:val="002B7391"/>
    <w:rsid w:val="002C0828"/>
    <w:rsid w:val="002C22D9"/>
    <w:rsid w:val="002D6DD1"/>
    <w:rsid w:val="002E3F92"/>
    <w:rsid w:val="002E4D2A"/>
    <w:rsid w:val="002F37E8"/>
    <w:rsid w:val="0030451F"/>
    <w:rsid w:val="003072A0"/>
    <w:rsid w:val="0032129E"/>
    <w:rsid w:val="00325381"/>
    <w:rsid w:val="00326D01"/>
    <w:rsid w:val="0034104E"/>
    <w:rsid w:val="00341513"/>
    <w:rsid w:val="003418C9"/>
    <w:rsid w:val="003478D1"/>
    <w:rsid w:val="00351AFA"/>
    <w:rsid w:val="0035294A"/>
    <w:rsid w:val="00365C86"/>
    <w:rsid w:val="00374211"/>
    <w:rsid w:val="00381BD4"/>
    <w:rsid w:val="003940D2"/>
    <w:rsid w:val="003A2268"/>
    <w:rsid w:val="003B18E0"/>
    <w:rsid w:val="003B676E"/>
    <w:rsid w:val="003C5BBB"/>
    <w:rsid w:val="003D0CA2"/>
    <w:rsid w:val="003F5D4A"/>
    <w:rsid w:val="0041553F"/>
    <w:rsid w:val="00416210"/>
    <w:rsid w:val="00420A69"/>
    <w:rsid w:val="00440805"/>
    <w:rsid w:val="00442CBD"/>
    <w:rsid w:val="00445711"/>
    <w:rsid w:val="00454241"/>
    <w:rsid w:val="00464A2A"/>
    <w:rsid w:val="00464D7F"/>
    <w:rsid w:val="004679A2"/>
    <w:rsid w:val="0047041A"/>
    <w:rsid w:val="00471D4F"/>
    <w:rsid w:val="00474555"/>
    <w:rsid w:val="00475E1F"/>
    <w:rsid w:val="00477572"/>
    <w:rsid w:val="00483C40"/>
    <w:rsid w:val="0049268E"/>
    <w:rsid w:val="00497DCA"/>
    <w:rsid w:val="004A1099"/>
    <w:rsid w:val="004B10FD"/>
    <w:rsid w:val="004B32A8"/>
    <w:rsid w:val="004C5CAF"/>
    <w:rsid w:val="004C78A2"/>
    <w:rsid w:val="004D3330"/>
    <w:rsid w:val="004D593A"/>
    <w:rsid w:val="004E2C9A"/>
    <w:rsid w:val="004E7C0D"/>
    <w:rsid w:val="00501475"/>
    <w:rsid w:val="00505457"/>
    <w:rsid w:val="00513FDD"/>
    <w:rsid w:val="00520108"/>
    <w:rsid w:val="005221DE"/>
    <w:rsid w:val="00522AD7"/>
    <w:rsid w:val="00525923"/>
    <w:rsid w:val="00530541"/>
    <w:rsid w:val="005322DB"/>
    <w:rsid w:val="005411F9"/>
    <w:rsid w:val="00544E4B"/>
    <w:rsid w:val="00546100"/>
    <w:rsid w:val="00546D57"/>
    <w:rsid w:val="0054740C"/>
    <w:rsid w:val="00551692"/>
    <w:rsid w:val="0055277A"/>
    <w:rsid w:val="00553F16"/>
    <w:rsid w:val="00555CB3"/>
    <w:rsid w:val="00557BD2"/>
    <w:rsid w:val="005725E5"/>
    <w:rsid w:val="00586675"/>
    <w:rsid w:val="005A03EC"/>
    <w:rsid w:val="005B0D6B"/>
    <w:rsid w:val="005B2F83"/>
    <w:rsid w:val="005B4372"/>
    <w:rsid w:val="005B7C8F"/>
    <w:rsid w:val="005C2F06"/>
    <w:rsid w:val="005E018C"/>
    <w:rsid w:val="005E2111"/>
    <w:rsid w:val="005F1EB9"/>
    <w:rsid w:val="00601AC3"/>
    <w:rsid w:val="0060454F"/>
    <w:rsid w:val="00614170"/>
    <w:rsid w:val="00616873"/>
    <w:rsid w:val="006255E5"/>
    <w:rsid w:val="0063414D"/>
    <w:rsid w:val="006351F2"/>
    <w:rsid w:val="00635890"/>
    <w:rsid w:val="00636365"/>
    <w:rsid w:val="00646992"/>
    <w:rsid w:val="00662C0E"/>
    <w:rsid w:val="0067350C"/>
    <w:rsid w:val="00673FB3"/>
    <w:rsid w:val="00680B49"/>
    <w:rsid w:val="00681AEA"/>
    <w:rsid w:val="00684714"/>
    <w:rsid w:val="00687C20"/>
    <w:rsid w:val="00694DB0"/>
    <w:rsid w:val="006A010F"/>
    <w:rsid w:val="006A7EFB"/>
    <w:rsid w:val="006B227F"/>
    <w:rsid w:val="006B301E"/>
    <w:rsid w:val="006B4D7D"/>
    <w:rsid w:val="006B7D68"/>
    <w:rsid w:val="006C29A0"/>
    <w:rsid w:val="006C5576"/>
    <w:rsid w:val="006D4047"/>
    <w:rsid w:val="006D71F7"/>
    <w:rsid w:val="006F58E2"/>
    <w:rsid w:val="006F7EC6"/>
    <w:rsid w:val="007014F3"/>
    <w:rsid w:val="007025A8"/>
    <w:rsid w:val="007028A1"/>
    <w:rsid w:val="00705558"/>
    <w:rsid w:val="00712836"/>
    <w:rsid w:val="00715BC7"/>
    <w:rsid w:val="00725806"/>
    <w:rsid w:val="00733224"/>
    <w:rsid w:val="0073595E"/>
    <w:rsid w:val="007368B6"/>
    <w:rsid w:val="00737833"/>
    <w:rsid w:val="00740775"/>
    <w:rsid w:val="00741BF4"/>
    <w:rsid w:val="00744D3B"/>
    <w:rsid w:val="00753AF9"/>
    <w:rsid w:val="007573BD"/>
    <w:rsid w:val="00764C07"/>
    <w:rsid w:val="0076758A"/>
    <w:rsid w:val="00771083"/>
    <w:rsid w:val="007820E7"/>
    <w:rsid w:val="007825EA"/>
    <w:rsid w:val="00785BBD"/>
    <w:rsid w:val="007918C2"/>
    <w:rsid w:val="00792AD7"/>
    <w:rsid w:val="00795F58"/>
    <w:rsid w:val="007C003C"/>
    <w:rsid w:val="007C14EA"/>
    <w:rsid w:val="007C3D22"/>
    <w:rsid w:val="007C4342"/>
    <w:rsid w:val="007C7AE8"/>
    <w:rsid w:val="007D342B"/>
    <w:rsid w:val="007D79F6"/>
    <w:rsid w:val="007E150A"/>
    <w:rsid w:val="007E441E"/>
    <w:rsid w:val="007F1FE0"/>
    <w:rsid w:val="00801A44"/>
    <w:rsid w:val="00816B5E"/>
    <w:rsid w:val="00825316"/>
    <w:rsid w:val="00832586"/>
    <w:rsid w:val="00844681"/>
    <w:rsid w:val="00850D1E"/>
    <w:rsid w:val="008537E9"/>
    <w:rsid w:val="00854835"/>
    <w:rsid w:val="008600D6"/>
    <w:rsid w:val="0086010F"/>
    <w:rsid w:val="008708AE"/>
    <w:rsid w:val="008732A7"/>
    <w:rsid w:val="00874DA4"/>
    <w:rsid w:val="0087597F"/>
    <w:rsid w:val="00882D10"/>
    <w:rsid w:val="00885DFA"/>
    <w:rsid w:val="008879CF"/>
    <w:rsid w:val="00891683"/>
    <w:rsid w:val="00892EA1"/>
    <w:rsid w:val="008A6D59"/>
    <w:rsid w:val="008B56CB"/>
    <w:rsid w:val="008C1669"/>
    <w:rsid w:val="008D0322"/>
    <w:rsid w:val="008D2ADE"/>
    <w:rsid w:val="008D7CE6"/>
    <w:rsid w:val="008E253F"/>
    <w:rsid w:val="008E428E"/>
    <w:rsid w:val="008E561B"/>
    <w:rsid w:val="008E5FF4"/>
    <w:rsid w:val="008F06E5"/>
    <w:rsid w:val="008F2D11"/>
    <w:rsid w:val="008F57B0"/>
    <w:rsid w:val="00901CAC"/>
    <w:rsid w:val="00902141"/>
    <w:rsid w:val="00922E74"/>
    <w:rsid w:val="00927A40"/>
    <w:rsid w:val="009347C1"/>
    <w:rsid w:val="00935F5E"/>
    <w:rsid w:val="00940F99"/>
    <w:rsid w:val="00941065"/>
    <w:rsid w:val="00941F0D"/>
    <w:rsid w:val="00947D22"/>
    <w:rsid w:val="0095056C"/>
    <w:rsid w:val="009537F8"/>
    <w:rsid w:val="00955DA7"/>
    <w:rsid w:val="00955F7C"/>
    <w:rsid w:val="009853A4"/>
    <w:rsid w:val="00992CB9"/>
    <w:rsid w:val="00993DB7"/>
    <w:rsid w:val="009943E2"/>
    <w:rsid w:val="0099526C"/>
    <w:rsid w:val="009A60C7"/>
    <w:rsid w:val="009B05A9"/>
    <w:rsid w:val="009B4B12"/>
    <w:rsid w:val="009C00ED"/>
    <w:rsid w:val="009D2B34"/>
    <w:rsid w:val="009D3286"/>
    <w:rsid w:val="009D7B84"/>
    <w:rsid w:val="009E332B"/>
    <w:rsid w:val="009E42A5"/>
    <w:rsid w:val="009E4B71"/>
    <w:rsid w:val="009E6732"/>
    <w:rsid w:val="009F6396"/>
    <w:rsid w:val="00A023CA"/>
    <w:rsid w:val="00A0730E"/>
    <w:rsid w:val="00A134A2"/>
    <w:rsid w:val="00A146A6"/>
    <w:rsid w:val="00A159DA"/>
    <w:rsid w:val="00A17FBD"/>
    <w:rsid w:val="00A2076A"/>
    <w:rsid w:val="00A23B6B"/>
    <w:rsid w:val="00A2582E"/>
    <w:rsid w:val="00A26014"/>
    <w:rsid w:val="00A31C17"/>
    <w:rsid w:val="00A47454"/>
    <w:rsid w:val="00A52A8B"/>
    <w:rsid w:val="00A572F3"/>
    <w:rsid w:val="00A63085"/>
    <w:rsid w:val="00A70E87"/>
    <w:rsid w:val="00A72FCA"/>
    <w:rsid w:val="00A8143C"/>
    <w:rsid w:val="00A94153"/>
    <w:rsid w:val="00A94321"/>
    <w:rsid w:val="00AB0161"/>
    <w:rsid w:val="00AB6C05"/>
    <w:rsid w:val="00AB7C22"/>
    <w:rsid w:val="00AE288C"/>
    <w:rsid w:val="00AE651C"/>
    <w:rsid w:val="00B072F8"/>
    <w:rsid w:val="00B11277"/>
    <w:rsid w:val="00B123B8"/>
    <w:rsid w:val="00B2297D"/>
    <w:rsid w:val="00B25C94"/>
    <w:rsid w:val="00B31779"/>
    <w:rsid w:val="00B47960"/>
    <w:rsid w:val="00B626A2"/>
    <w:rsid w:val="00B6302F"/>
    <w:rsid w:val="00B63FEF"/>
    <w:rsid w:val="00B64848"/>
    <w:rsid w:val="00B67D5A"/>
    <w:rsid w:val="00B757B9"/>
    <w:rsid w:val="00B81187"/>
    <w:rsid w:val="00B83ECC"/>
    <w:rsid w:val="00B91496"/>
    <w:rsid w:val="00BA1DC5"/>
    <w:rsid w:val="00BA2522"/>
    <w:rsid w:val="00BB5735"/>
    <w:rsid w:val="00BB67CB"/>
    <w:rsid w:val="00BC02AE"/>
    <w:rsid w:val="00BC5412"/>
    <w:rsid w:val="00BD5E6A"/>
    <w:rsid w:val="00BD6C2D"/>
    <w:rsid w:val="00BE4A2F"/>
    <w:rsid w:val="00BF666E"/>
    <w:rsid w:val="00C05A93"/>
    <w:rsid w:val="00C07BD9"/>
    <w:rsid w:val="00C1432B"/>
    <w:rsid w:val="00C17BF2"/>
    <w:rsid w:val="00C26C5B"/>
    <w:rsid w:val="00C3000C"/>
    <w:rsid w:val="00C32846"/>
    <w:rsid w:val="00C3793F"/>
    <w:rsid w:val="00C4445B"/>
    <w:rsid w:val="00C47D80"/>
    <w:rsid w:val="00C50F04"/>
    <w:rsid w:val="00C5459C"/>
    <w:rsid w:val="00C55C5A"/>
    <w:rsid w:val="00C5750F"/>
    <w:rsid w:val="00C617B6"/>
    <w:rsid w:val="00C64F68"/>
    <w:rsid w:val="00C65AFA"/>
    <w:rsid w:val="00C75A39"/>
    <w:rsid w:val="00C843D5"/>
    <w:rsid w:val="00C92218"/>
    <w:rsid w:val="00C92A60"/>
    <w:rsid w:val="00C93FCD"/>
    <w:rsid w:val="00CA7D00"/>
    <w:rsid w:val="00CB741D"/>
    <w:rsid w:val="00CC17C2"/>
    <w:rsid w:val="00CC2094"/>
    <w:rsid w:val="00CC543D"/>
    <w:rsid w:val="00CD02F6"/>
    <w:rsid w:val="00CD1340"/>
    <w:rsid w:val="00CE35C5"/>
    <w:rsid w:val="00CE705E"/>
    <w:rsid w:val="00CF14C5"/>
    <w:rsid w:val="00CF1AF3"/>
    <w:rsid w:val="00CF5F50"/>
    <w:rsid w:val="00CF7692"/>
    <w:rsid w:val="00D006A1"/>
    <w:rsid w:val="00D015CC"/>
    <w:rsid w:val="00D070BF"/>
    <w:rsid w:val="00D12AAF"/>
    <w:rsid w:val="00D130E4"/>
    <w:rsid w:val="00D31025"/>
    <w:rsid w:val="00D31D8B"/>
    <w:rsid w:val="00D4188E"/>
    <w:rsid w:val="00D44043"/>
    <w:rsid w:val="00D4792B"/>
    <w:rsid w:val="00D5608F"/>
    <w:rsid w:val="00D63D78"/>
    <w:rsid w:val="00D657C5"/>
    <w:rsid w:val="00D6662E"/>
    <w:rsid w:val="00D7024D"/>
    <w:rsid w:val="00D77218"/>
    <w:rsid w:val="00D80255"/>
    <w:rsid w:val="00D8193B"/>
    <w:rsid w:val="00D85A25"/>
    <w:rsid w:val="00D85B15"/>
    <w:rsid w:val="00D910C9"/>
    <w:rsid w:val="00D91885"/>
    <w:rsid w:val="00DA07A3"/>
    <w:rsid w:val="00DB14D2"/>
    <w:rsid w:val="00DC29F2"/>
    <w:rsid w:val="00DD1691"/>
    <w:rsid w:val="00DD2371"/>
    <w:rsid w:val="00DD67E0"/>
    <w:rsid w:val="00DE5C04"/>
    <w:rsid w:val="00DE78C1"/>
    <w:rsid w:val="00DF4A77"/>
    <w:rsid w:val="00E02753"/>
    <w:rsid w:val="00E04123"/>
    <w:rsid w:val="00E05630"/>
    <w:rsid w:val="00E05805"/>
    <w:rsid w:val="00E10314"/>
    <w:rsid w:val="00E17934"/>
    <w:rsid w:val="00E2188A"/>
    <w:rsid w:val="00E237B7"/>
    <w:rsid w:val="00E23BE2"/>
    <w:rsid w:val="00E24B0F"/>
    <w:rsid w:val="00E27A8D"/>
    <w:rsid w:val="00E42E03"/>
    <w:rsid w:val="00E443AC"/>
    <w:rsid w:val="00E52F27"/>
    <w:rsid w:val="00E71C2A"/>
    <w:rsid w:val="00E750D1"/>
    <w:rsid w:val="00EB284B"/>
    <w:rsid w:val="00EC6599"/>
    <w:rsid w:val="00EE0CB5"/>
    <w:rsid w:val="00EE296A"/>
    <w:rsid w:val="00EE304B"/>
    <w:rsid w:val="00EF6807"/>
    <w:rsid w:val="00EF6E0E"/>
    <w:rsid w:val="00F052DC"/>
    <w:rsid w:val="00F230B4"/>
    <w:rsid w:val="00F3173E"/>
    <w:rsid w:val="00F32459"/>
    <w:rsid w:val="00F3551B"/>
    <w:rsid w:val="00F54437"/>
    <w:rsid w:val="00F56925"/>
    <w:rsid w:val="00F70A94"/>
    <w:rsid w:val="00F75005"/>
    <w:rsid w:val="00F751C1"/>
    <w:rsid w:val="00F7646A"/>
    <w:rsid w:val="00F76D20"/>
    <w:rsid w:val="00F76F79"/>
    <w:rsid w:val="00F8022D"/>
    <w:rsid w:val="00F847F7"/>
    <w:rsid w:val="00F95C4D"/>
    <w:rsid w:val="00FA15F8"/>
    <w:rsid w:val="00FA44EA"/>
    <w:rsid w:val="00FA6A8B"/>
    <w:rsid w:val="00FB0AC2"/>
    <w:rsid w:val="00FD2D51"/>
    <w:rsid w:val="00FD32B4"/>
    <w:rsid w:val="00FD54C5"/>
    <w:rsid w:val="00FD5C08"/>
    <w:rsid w:val="00FE06B4"/>
    <w:rsid w:val="00FF6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234232B"/>
  <w15:chartTrackingRefBased/>
  <w15:docId w15:val="{368CE120-0FF2-D049-9C10-41BDCE291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873"/>
  </w:style>
  <w:style w:type="paragraph" w:styleId="Heading1">
    <w:name w:val="heading 1"/>
    <w:basedOn w:val="Normal"/>
    <w:next w:val="Normal"/>
    <w:link w:val="Heading1Char"/>
    <w:uiPriority w:val="9"/>
    <w:qFormat/>
    <w:rsid w:val="00616873"/>
    <w:pPr>
      <w:keepNext/>
      <w:keepLines/>
      <w:numPr>
        <w:numId w:val="1"/>
      </w:numPr>
      <w:spacing w:before="240"/>
      <w:outlineLvl w:val="0"/>
    </w:pPr>
    <w:rPr>
      <w:rFonts w:asciiTheme="majorHAnsi" w:eastAsiaTheme="majorEastAsia" w:hAnsiTheme="majorHAnsi" w:cstheme="majorHAnsi"/>
      <w:color w:val="000000" w:themeColor="text1"/>
      <w:sz w:val="36"/>
      <w:szCs w:val="36"/>
    </w:rPr>
  </w:style>
  <w:style w:type="paragraph" w:styleId="Heading2">
    <w:name w:val="heading 2"/>
    <w:basedOn w:val="Normal"/>
    <w:next w:val="Normal"/>
    <w:link w:val="Heading2Char"/>
    <w:uiPriority w:val="9"/>
    <w:unhideWhenUsed/>
    <w:qFormat/>
    <w:rsid w:val="00616873"/>
    <w:pPr>
      <w:keepNext/>
      <w:keepLines/>
      <w:numPr>
        <w:ilvl w:val="1"/>
        <w:numId w:val="1"/>
      </w:numPr>
      <w:spacing w:before="40"/>
      <w:outlineLvl w:val="1"/>
    </w:pPr>
    <w:rPr>
      <w:rFonts w:asciiTheme="majorHAnsi" w:eastAsiaTheme="majorEastAsia" w:hAnsiTheme="majorHAnsi" w:cstheme="majorBidi"/>
      <w:color w:val="000000" w:themeColor="text1"/>
      <w:sz w:val="28"/>
      <w:szCs w:val="28"/>
    </w:rPr>
  </w:style>
  <w:style w:type="paragraph" w:styleId="Heading3">
    <w:name w:val="heading 3"/>
    <w:basedOn w:val="Normal"/>
    <w:next w:val="Normal"/>
    <w:link w:val="Heading3Char"/>
    <w:uiPriority w:val="9"/>
    <w:unhideWhenUsed/>
    <w:qFormat/>
    <w:rsid w:val="00616873"/>
    <w:pPr>
      <w:keepNext/>
      <w:keepLines/>
      <w:numPr>
        <w:ilvl w:val="2"/>
        <w:numId w:val="1"/>
      </w:numPr>
      <w:spacing w:before="40"/>
      <w:outlineLvl w:val="2"/>
    </w:pPr>
    <w:rPr>
      <w:rFonts w:eastAsiaTheme="majorEastAsia" w:cstheme="minorHAnsi"/>
      <w:color w:val="000000" w:themeColor="text1"/>
      <w:u w:val="single"/>
    </w:rPr>
  </w:style>
  <w:style w:type="paragraph" w:styleId="Heading4">
    <w:name w:val="heading 4"/>
    <w:basedOn w:val="Normal"/>
    <w:next w:val="Normal"/>
    <w:link w:val="Heading4Char"/>
    <w:uiPriority w:val="9"/>
    <w:unhideWhenUsed/>
    <w:qFormat/>
    <w:rsid w:val="00C1432B"/>
    <w:pPr>
      <w:keepNext/>
      <w:keepLines/>
      <w:spacing w:before="40" w:line="360" w:lineRule="auto"/>
      <w:ind w:left="864" w:hanging="144"/>
      <w:outlineLvl w:val="3"/>
    </w:pPr>
    <w:rPr>
      <w:rFonts w:eastAsiaTheme="majorEastAsia" w:cstheme="minorHAnsi"/>
      <w:color w:val="000000" w:themeColor="text1"/>
    </w:rPr>
  </w:style>
  <w:style w:type="paragraph" w:styleId="Heading5">
    <w:name w:val="heading 5"/>
    <w:basedOn w:val="Normal"/>
    <w:next w:val="Normal"/>
    <w:link w:val="Heading5Char"/>
    <w:uiPriority w:val="9"/>
    <w:unhideWhenUsed/>
    <w:qFormat/>
    <w:rsid w:val="00616873"/>
    <w:pPr>
      <w:keepNext/>
      <w:keepLines/>
      <w:numPr>
        <w:ilvl w:val="4"/>
        <w:numId w:val="1"/>
      </w:numPr>
      <w:spacing w:before="40"/>
      <w:outlineLvl w:val="4"/>
    </w:pPr>
    <w:rPr>
      <w:rFonts w:eastAsiaTheme="majorEastAsia" w:cstheme="minorHAnsi"/>
      <w:color w:val="000000" w:themeColor="text1"/>
    </w:rPr>
  </w:style>
  <w:style w:type="paragraph" w:styleId="Heading6">
    <w:name w:val="heading 6"/>
    <w:basedOn w:val="Normal"/>
    <w:next w:val="Normal"/>
    <w:link w:val="Heading6Char"/>
    <w:uiPriority w:val="9"/>
    <w:semiHidden/>
    <w:unhideWhenUsed/>
    <w:qFormat/>
    <w:rsid w:val="006168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168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168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68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6873"/>
    <w:rPr>
      <w:rFonts w:asciiTheme="majorHAnsi" w:eastAsiaTheme="majorEastAsia" w:hAnsiTheme="majorHAnsi" w:cstheme="majorHAnsi"/>
      <w:color w:val="000000" w:themeColor="text1"/>
      <w:sz w:val="36"/>
      <w:szCs w:val="36"/>
    </w:rPr>
  </w:style>
  <w:style w:type="character" w:customStyle="1" w:styleId="Heading2Char">
    <w:name w:val="Heading 2 Char"/>
    <w:basedOn w:val="DefaultParagraphFont"/>
    <w:link w:val="Heading2"/>
    <w:uiPriority w:val="9"/>
    <w:rsid w:val="00616873"/>
    <w:rPr>
      <w:rFonts w:asciiTheme="majorHAnsi" w:eastAsiaTheme="majorEastAsia" w:hAnsiTheme="majorHAnsi" w:cstheme="majorBidi"/>
      <w:color w:val="000000" w:themeColor="text1"/>
      <w:sz w:val="28"/>
      <w:szCs w:val="28"/>
    </w:rPr>
  </w:style>
  <w:style w:type="character" w:customStyle="1" w:styleId="Heading3Char">
    <w:name w:val="Heading 3 Char"/>
    <w:basedOn w:val="DefaultParagraphFont"/>
    <w:link w:val="Heading3"/>
    <w:uiPriority w:val="9"/>
    <w:rsid w:val="00616873"/>
    <w:rPr>
      <w:rFonts w:eastAsiaTheme="majorEastAsia" w:cstheme="minorHAnsi"/>
      <w:color w:val="000000" w:themeColor="text1"/>
      <w:u w:val="single"/>
    </w:rPr>
  </w:style>
  <w:style w:type="character" w:customStyle="1" w:styleId="Heading4Char">
    <w:name w:val="Heading 4 Char"/>
    <w:basedOn w:val="DefaultParagraphFont"/>
    <w:link w:val="Heading4"/>
    <w:uiPriority w:val="9"/>
    <w:rsid w:val="00C1432B"/>
    <w:rPr>
      <w:rFonts w:eastAsiaTheme="majorEastAsia" w:cstheme="minorHAnsi"/>
      <w:color w:val="000000" w:themeColor="text1"/>
    </w:rPr>
  </w:style>
  <w:style w:type="character" w:customStyle="1" w:styleId="Heading5Char">
    <w:name w:val="Heading 5 Char"/>
    <w:basedOn w:val="DefaultParagraphFont"/>
    <w:link w:val="Heading5"/>
    <w:uiPriority w:val="9"/>
    <w:rsid w:val="00616873"/>
    <w:rPr>
      <w:rFonts w:eastAsiaTheme="majorEastAsia" w:cstheme="minorHAnsi"/>
      <w:color w:val="000000" w:themeColor="text1"/>
    </w:rPr>
  </w:style>
  <w:style w:type="character" w:customStyle="1" w:styleId="Heading6Char">
    <w:name w:val="Heading 6 Char"/>
    <w:basedOn w:val="DefaultParagraphFont"/>
    <w:link w:val="Heading6"/>
    <w:uiPriority w:val="9"/>
    <w:semiHidden/>
    <w:rsid w:val="0061687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1687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1687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6873"/>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16873"/>
    <w:pPr>
      <w:ind w:left="720"/>
      <w:contextualSpacing/>
    </w:pPr>
  </w:style>
  <w:style w:type="paragraph" w:styleId="Bibliography">
    <w:name w:val="Bibliography"/>
    <w:basedOn w:val="Normal"/>
    <w:next w:val="Normal"/>
    <w:uiPriority w:val="37"/>
    <w:unhideWhenUsed/>
    <w:rsid w:val="003C5BBB"/>
    <w:pPr>
      <w:tabs>
        <w:tab w:val="left" w:pos="260"/>
      </w:tabs>
      <w:spacing w:line="480" w:lineRule="auto"/>
      <w:ind w:left="720" w:hanging="720"/>
    </w:pPr>
  </w:style>
  <w:style w:type="character" w:styleId="PlaceholderText">
    <w:name w:val="Placeholder Text"/>
    <w:basedOn w:val="DefaultParagraphFont"/>
    <w:uiPriority w:val="99"/>
    <w:semiHidden/>
    <w:rsid w:val="00B83ECC"/>
    <w:rPr>
      <w:color w:val="808080"/>
    </w:rPr>
  </w:style>
  <w:style w:type="character" w:styleId="Hyperlink">
    <w:name w:val="Hyperlink"/>
    <w:basedOn w:val="DefaultParagraphFont"/>
    <w:uiPriority w:val="99"/>
    <w:unhideWhenUsed/>
    <w:rsid w:val="00DC29F2"/>
    <w:rPr>
      <w:color w:val="0563C1" w:themeColor="hyperlink"/>
      <w:u w:val="single"/>
    </w:rPr>
  </w:style>
  <w:style w:type="character" w:styleId="UnresolvedMention">
    <w:name w:val="Unresolved Mention"/>
    <w:basedOn w:val="DefaultParagraphFont"/>
    <w:uiPriority w:val="99"/>
    <w:semiHidden/>
    <w:unhideWhenUsed/>
    <w:rsid w:val="00DC29F2"/>
    <w:rPr>
      <w:color w:val="605E5C"/>
      <w:shd w:val="clear" w:color="auto" w:fill="E1DFDD"/>
    </w:rPr>
  </w:style>
  <w:style w:type="character" w:styleId="FollowedHyperlink">
    <w:name w:val="FollowedHyperlink"/>
    <w:basedOn w:val="DefaultParagraphFont"/>
    <w:uiPriority w:val="99"/>
    <w:semiHidden/>
    <w:unhideWhenUsed/>
    <w:rsid w:val="00DD67E0"/>
    <w:rPr>
      <w:color w:val="954F72" w:themeColor="followedHyperlink"/>
      <w:u w:val="single"/>
    </w:rPr>
  </w:style>
  <w:style w:type="character" w:styleId="Emphasis">
    <w:name w:val="Emphasis"/>
    <w:basedOn w:val="DefaultParagraphFont"/>
    <w:uiPriority w:val="20"/>
    <w:qFormat/>
    <w:rsid w:val="0019530E"/>
    <w:rPr>
      <w:i/>
      <w:iCs/>
    </w:rPr>
  </w:style>
  <w:style w:type="character" w:customStyle="1" w:styleId="apple-converted-space">
    <w:name w:val="apple-converted-space"/>
    <w:basedOn w:val="DefaultParagraphFont"/>
    <w:rsid w:val="001953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31949">
      <w:bodyDiv w:val="1"/>
      <w:marLeft w:val="0"/>
      <w:marRight w:val="0"/>
      <w:marTop w:val="0"/>
      <w:marBottom w:val="0"/>
      <w:divBdr>
        <w:top w:val="none" w:sz="0" w:space="0" w:color="auto"/>
        <w:left w:val="none" w:sz="0" w:space="0" w:color="auto"/>
        <w:bottom w:val="none" w:sz="0" w:space="0" w:color="auto"/>
        <w:right w:val="none" w:sz="0" w:space="0" w:color="auto"/>
      </w:divBdr>
      <w:divsChild>
        <w:div w:id="1879048542">
          <w:marLeft w:val="0"/>
          <w:marRight w:val="0"/>
          <w:marTop w:val="400"/>
          <w:marBottom w:val="400"/>
          <w:divBdr>
            <w:top w:val="none" w:sz="0" w:space="0" w:color="auto"/>
            <w:left w:val="none" w:sz="0" w:space="0" w:color="auto"/>
            <w:bottom w:val="none" w:sz="0" w:space="0" w:color="auto"/>
            <w:right w:val="none" w:sz="0" w:space="0" w:color="auto"/>
          </w:divBdr>
        </w:div>
        <w:div w:id="1876964516">
          <w:marLeft w:val="0"/>
          <w:marRight w:val="0"/>
          <w:marTop w:val="400"/>
          <w:marBottom w:val="400"/>
          <w:divBdr>
            <w:top w:val="none" w:sz="0" w:space="0" w:color="auto"/>
            <w:left w:val="none" w:sz="0" w:space="0" w:color="auto"/>
            <w:bottom w:val="none" w:sz="0" w:space="0" w:color="auto"/>
            <w:right w:val="none" w:sz="0" w:space="0" w:color="auto"/>
          </w:divBdr>
        </w:div>
      </w:divsChild>
    </w:div>
    <w:div w:id="272637451">
      <w:bodyDiv w:val="1"/>
      <w:marLeft w:val="0"/>
      <w:marRight w:val="0"/>
      <w:marTop w:val="0"/>
      <w:marBottom w:val="0"/>
      <w:divBdr>
        <w:top w:val="none" w:sz="0" w:space="0" w:color="auto"/>
        <w:left w:val="none" w:sz="0" w:space="0" w:color="auto"/>
        <w:bottom w:val="none" w:sz="0" w:space="0" w:color="auto"/>
        <w:right w:val="none" w:sz="0" w:space="0" w:color="auto"/>
      </w:divBdr>
    </w:div>
    <w:div w:id="421952421">
      <w:bodyDiv w:val="1"/>
      <w:marLeft w:val="0"/>
      <w:marRight w:val="0"/>
      <w:marTop w:val="0"/>
      <w:marBottom w:val="0"/>
      <w:divBdr>
        <w:top w:val="none" w:sz="0" w:space="0" w:color="auto"/>
        <w:left w:val="none" w:sz="0" w:space="0" w:color="auto"/>
        <w:bottom w:val="none" w:sz="0" w:space="0" w:color="auto"/>
        <w:right w:val="none" w:sz="0" w:space="0" w:color="auto"/>
      </w:divBdr>
      <w:divsChild>
        <w:div w:id="219637449">
          <w:marLeft w:val="0"/>
          <w:marRight w:val="0"/>
          <w:marTop w:val="0"/>
          <w:marBottom w:val="0"/>
          <w:divBdr>
            <w:top w:val="none" w:sz="0" w:space="0" w:color="auto"/>
            <w:left w:val="none" w:sz="0" w:space="0" w:color="auto"/>
            <w:bottom w:val="none" w:sz="0" w:space="0" w:color="auto"/>
            <w:right w:val="none" w:sz="0" w:space="0" w:color="auto"/>
          </w:divBdr>
        </w:div>
        <w:div w:id="1573467972">
          <w:marLeft w:val="0"/>
          <w:marRight w:val="0"/>
          <w:marTop w:val="0"/>
          <w:marBottom w:val="0"/>
          <w:divBdr>
            <w:top w:val="none" w:sz="0" w:space="0" w:color="auto"/>
            <w:left w:val="none" w:sz="0" w:space="0" w:color="auto"/>
            <w:bottom w:val="none" w:sz="0" w:space="0" w:color="auto"/>
            <w:right w:val="none" w:sz="0" w:space="0" w:color="auto"/>
          </w:divBdr>
        </w:div>
        <w:div w:id="917787262">
          <w:marLeft w:val="0"/>
          <w:marRight w:val="0"/>
          <w:marTop w:val="0"/>
          <w:marBottom w:val="0"/>
          <w:divBdr>
            <w:top w:val="none" w:sz="0" w:space="0" w:color="auto"/>
            <w:left w:val="none" w:sz="0" w:space="0" w:color="auto"/>
            <w:bottom w:val="none" w:sz="0" w:space="0" w:color="auto"/>
            <w:right w:val="none" w:sz="0" w:space="0" w:color="auto"/>
          </w:divBdr>
        </w:div>
        <w:div w:id="1291521913">
          <w:marLeft w:val="0"/>
          <w:marRight w:val="0"/>
          <w:marTop w:val="0"/>
          <w:marBottom w:val="0"/>
          <w:divBdr>
            <w:top w:val="none" w:sz="0" w:space="0" w:color="auto"/>
            <w:left w:val="none" w:sz="0" w:space="0" w:color="auto"/>
            <w:bottom w:val="none" w:sz="0" w:space="0" w:color="auto"/>
            <w:right w:val="none" w:sz="0" w:space="0" w:color="auto"/>
          </w:divBdr>
        </w:div>
      </w:divsChild>
    </w:div>
    <w:div w:id="500119905">
      <w:bodyDiv w:val="1"/>
      <w:marLeft w:val="0"/>
      <w:marRight w:val="0"/>
      <w:marTop w:val="0"/>
      <w:marBottom w:val="0"/>
      <w:divBdr>
        <w:top w:val="none" w:sz="0" w:space="0" w:color="auto"/>
        <w:left w:val="none" w:sz="0" w:space="0" w:color="auto"/>
        <w:bottom w:val="none" w:sz="0" w:space="0" w:color="auto"/>
        <w:right w:val="none" w:sz="0" w:space="0" w:color="auto"/>
      </w:divBdr>
    </w:div>
    <w:div w:id="669451631">
      <w:bodyDiv w:val="1"/>
      <w:marLeft w:val="0"/>
      <w:marRight w:val="0"/>
      <w:marTop w:val="0"/>
      <w:marBottom w:val="0"/>
      <w:divBdr>
        <w:top w:val="none" w:sz="0" w:space="0" w:color="auto"/>
        <w:left w:val="none" w:sz="0" w:space="0" w:color="auto"/>
        <w:bottom w:val="none" w:sz="0" w:space="0" w:color="auto"/>
        <w:right w:val="none" w:sz="0" w:space="0" w:color="auto"/>
      </w:divBdr>
    </w:div>
    <w:div w:id="783814194">
      <w:bodyDiv w:val="1"/>
      <w:marLeft w:val="0"/>
      <w:marRight w:val="0"/>
      <w:marTop w:val="0"/>
      <w:marBottom w:val="0"/>
      <w:divBdr>
        <w:top w:val="none" w:sz="0" w:space="0" w:color="auto"/>
        <w:left w:val="none" w:sz="0" w:space="0" w:color="auto"/>
        <w:bottom w:val="none" w:sz="0" w:space="0" w:color="auto"/>
        <w:right w:val="none" w:sz="0" w:space="0" w:color="auto"/>
      </w:divBdr>
    </w:div>
    <w:div w:id="896816999">
      <w:bodyDiv w:val="1"/>
      <w:marLeft w:val="0"/>
      <w:marRight w:val="0"/>
      <w:marTop w:val="0"/>
      <w:marBottom w:val="0"/>
      <w:divBdr>
        <w:top w:val="none" w:sz="0" w:space="0" w:color="auto"/>
        <w:left w:val="none" w:sz="0" w:space="0" w:color="auto"/>
        <w:bottom w:val="none" w:sz="0" w:space="0" w:color="auto"/>
        <w:right w:val="none" w:sz="0" w:space="0" w:color="auto"/>
      </w:divBdr>
    </w:div>
    <w:div w:id="1070424593">
      <w:bodyDiv w:val="1"/>
      <w:marLeft w:val="0"/>
      <w:marRight w:val="0"/>
      <w:marTop w:val="0"/>
      <w:marBottom w:val="0"/>
      <w:divBdr>
        <w:top w:val="none" w:sz="0" w:space="0" w:color="auto"/>
        <w:left w:val="none" w:sz="0" w:space="0" w:color="auto"/>
        <w:bottom w:val="none" w:sz="0" w:space="0" w:color="auto"/>
        <w:right w:val="none" w:sz="0" w:space="0" w:color="auto"/>
      </w:divBdr>
    </w:div>
    <w:div w:id="1147161038">
      <w:bodyDiv w:val="1"/>
      <w:marLeft w:val="0"/>
      <w:marRight w:val="0"/>
      <w:marTop w:val="0"/>
      <w:marBottom w:val="0"/>
      <w:divBdr>
        <w:top w:val="none" w:sz="0" w:space="0" w:color="auto"/>
        <w:left w:val="none" w:sz="0" w:space="0" w:color="auto"/>
        <w:bottom w:val="none" w:sz="0" w:space="0" w:color="auto"/>
        <w:right w:val="none" w:sz="0" w:space="0" w:color="auto"/>
      </w:divBdr>
    </w:div>
    <w:div w:id="1207529147">
      <w:bodyDiv w:val="1"/>
      <w:marLeft w:val="0"/>
      <w:marRight w:val="0"/>
      <w:marTop w:val="0"/>
      <w:marBottom w:val="0"/>
      <w:divBdr>
        <w:top w:val="none" w:sz="0" w:space="0" w:color="auto"/>
        <w:left w:val="none" w:sz="0" w:space="0" w:color="auto"/>
        <w:bottom w:val="none" w:sz="0" w:space="0" w:color="auto"/>
        <w:right w:val="none" w:sz="0" w:space="0" w:color="auto"/>
      </w:divBdr>
    </w:div>
    <w:div w:id="1261138098">
      <w:bodyDiv w:val="1"/>
      <w:marLeft w:val="0"/>
      <w:marRight w:val="0"/>
      <w:marTop w:val="0"/>
      <w:marBottom w:val="0"/>
      <w:divBdr>
        <w:top w:val="none" w:sz="0" w:space="0" w:color="auto"/>
        <w:left w:val="none" w:sz="0" w:space="0" w:color="auto"/>
        <w:bottom w:val="none" w:sz="0" w:space="0" w:color="auto"/>
        <w:right w:val="none" w:sz="0" w:space="0" w:color="auto"/>
      </w:divBdr>
    </w:div>
    <w:div w:id="1320618968">
      <w:bodyDiv w:val="1"/>
      <w:marLeft w:val="0"/>
      <w:marRight w:val="0"/>
      <w:marTop w:val="0"/>
      <w:marBottom w:val="0"/>
      <w:divBdr>
        <w:top w:val="none" w:sz="0" w:space="0" w:color="auto"/>
        <w:left w:val="none" w:sz="0" w:space="0" w:color="auto"/>
        <w:bottom w:val="none" w:sz="0" w:space="0" w:color="auto"/>
        <w:right w:val="none" w:sz="0" w:space="0" w:color="auto"/>
      </w:divBdr>
    </w:div>
    <w:div w:id="1329098705">
      <w:bodyDiv w:val="1"/>
      <w:marLeft w:val="0"/>
      <w:marRight w:val="0"/>
      <w:marTop w:val="0"/>
      <w:marBottom w:val="0"/>
      <w:divBdr>
        <w:top w:val="none" w:sz="0" w:space="0" w:color="auto"/>
        <w:left w:val="none" w:sz="0" w:space="0" w:color="auto"/>
        <w:bottom w:val="none" w:sz="0" w:space="0" w:color="auto"/>
        <w:right w:val="none" w:sz="0" w:space="0" w:color="auto"/>
      </w:divBdr>
    </w:div>
    <w:div w:id="1498613436">
      <w:bodyDiv w:val="1"/>
      <w:marLeft w:val="0"/>
      <w:marRight w:val="0"/>
      <w:marTop w:val="0"/>
      <w:marBottom w:val="0"/>
      <w:divBdr>
        <w:top w:val="none" w:sz="0" w:space="0" w:color="auto"/>
        <w:left w:val="none" w:sz="0" w:space="0" w:color="auto"/>
        <w:bottom w:val="none" w:sz="0" w:space="0" w:color="auto"/>
        <w:right w:val="none" w:sz="0" w:space="0" w:color="auto"/>
      </w:divBdr>
    </w:div>
    <w:div w:id="1557005381">
      <w:bodyDiv w:val="1"/>
      <w:marLeft w:val="0"/>
      <w:marRight w:val="0"/>
      <w:marTop w:val="0"/>
      <w:marBottom w:val="0"/>
      <w:divBdr>
        <w:top w:val="none" w:sz="0" w:space="0" w:color="auto"/>
        <w:left w:val="none" w:sz="0" w:space="0" w:color="auto"/>
        <w:bottom w:val="none" w:sz="0" w:space="0" w:color="auto"/>
        <w:right w:val="none" w:sz="0" w:space="0" w:color="auto"/>
      </w:divBdr>
    </w:div>
    <w:div w:id="1568954436">
      <w:bodyDiv w:val="1"/>
      <w:marLeft w:val="0"/>
      <w:marRight w:val="0"/>
      <w:marTop w:val="0"/>
      <w:marBottom w:val="0"/>
      <w:divBdr>
        <w:top w:val="none" w:sz="0" w:space="0" w:color="auto"/>
        <w:left w:val="none" w:sz="0" w:space="0" w:color="auto"/>
        <w:bottom w:val="none" w:sz="0" w:space="0" w:color="auto"/>
        <w:right w:val="none" w:sz="0" w:space="0" w:color="auto"/>
      </w:divBdr>
    </w:div>
    <w:div w:id="1756825846">
      <w:bodyDiv w:val="1"/>
      <w:marLeft w:val="0"/>
      <w:marRight w:val="0"/>
      <w:marTop w:val="0"/>
      <w:marBottom w:val="0"/>
      <w:divBdr>
        <w:top w:val="none" w:sz="0" w:space="0" w:color="auto"/>
        <w:left w:val="none" w:sz="0" w:space="0" w:color="auto"/>
        <w:bottom w:val="none" w:sz="0" w:space="0" w:color="auto"/>
        <w:right w:val="none" w:sz="0" w:space="0" w:color="auto"/>
      </w:divBdr>
    </w:div>
    <w:div w:id="1914314955">
      <w:bodyDiv w:val="1"/>
      <w:marLeft w:val="0"/>
      <w:marRight w:val="0"/>
      <w:marTop w:val="0"/>
      <w:marBottom w:val="0"/>
      <w:divBdr>
        <w:top w:val="none" w:sz="0" w:space="0" w:color="auto"/>
        <w:left w:val="none" w:sz="0" w:space="0" w:color="auto"/>
        <w:bottom w:val="none" w:sz="0" w:space="0" w:color="auto"/>
        <w:right w:val="none" w:sz="0" w:space="0" w:color="auto"/>
      </w:divBdr>
    </w:div>
    <w:div w:id="1915428345">
      <w:bodyDiv w:val="1"/>
      <w:marLeft w:val="0"/>
      <w:marRight w:val="0"/>
      <w:marTop w:val="0"/>
      <w:marBottom w:val="0"/>
      <w:divBdr>
        <w:top w:val="none" w:sz="0" w:space="0" w:color="auto"/>
        <w:left w:val="none" w:sz="0" w:space="0" w:color="auto"/>
        <w:bottom w:val="none" w:sz="0" w:space="0" w:color="auto"/>
        <w:right w:val="none" w:sz="0" w:space="0" w:color="auto"/>
      </w:divBdr>
    </w:div>
    <w:div w:id="2074308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5</TotalTime>
  <Pages>17</Pages>
  <Words>49362</Words>
  <Characters>281370</Characters>
  <Application>Microsoft Office Word</Application>
  <DocSecurity>0</DocSecurity>
  <Lines>2344</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 Fuhrmann</dc:creator>
  <cp:keywords/>
  <dc:description/>
  <cp:lastModifiedBy>Jana Fuhrmann</cp:lastModifiedBy>
  <cp:revision>92</cp:revision>
  <dcterms:created xsi:type="dcterms:W3CDTF">2022-09-01T13:00:00Z</dcterms:created>
  <dcterms:modified xsi:type="dcterms:W3CDTF">2022-10-0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MC14hv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